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20B4BECC" w14:textId="77777777" w:rsidR="003A5CC3" w:rsidRDefault="003A5CC3" w:rsidP="003A5CC3">
      <w:pPr>
        <w:pStyle w:val="Default"/>
        <w:jc w:val="center"/>
      </w:pPr>
    </w:p>
    <w:p w14:paraId="15AB6DFA" w14:textId="51084AFC" w:rsidR="003A5CC3" w:rsidRDefault="003A5CC3" w:rsidP="003A5CC3">
      <w:pPr>
        <w:pStyle w:val="Default"/>
        <w:jc w:val="center"/>
      </w:pPr>
      <w:r w:rsidRPr="007D7847">
        <w:t>2018</w:t>
      </w:r>
    </w:p>
    <w:p w14:paraId="46318C33" w14:textId="77777777" w:rsidR="003A5CC3" w:rsidRDefault="003A5CC3" w:rsidP="003A5CC3">
      <w:pPr>
        <w:pStyle w:val="Default"/>
        <w:jc w:val="center"/>
      </w:pPr>
    </w:p>
    <w:p w14:paraId="0FABF9B5" w14:textId="2A66B0C0" w:rsidR="003A5CC3" w:rsidRPr="008914E7" w:rsidRDefault="003A5CC3" w:rsidP="003A5CC3">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19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3A5CC3" w14:paraId="072756A7" w14:textId="77777777" w:rsidTr="00413E02">
        <w:trPr>
          <w:trHeight w:val="3829"/>
        </w:trPr>
        <w:tc>
          <w:tcPr>
            <w:tcW w:w="4678" w:type="dxa"/>
          </w:tcPr>
          <w:p w14:paraId="65F47BA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6F39558A"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05938A1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Illangakoon   </w:t>
            </w:r>
          </w:p>
          <w:p w14:paraId="0825710C"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1F6E80ED"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6D54B3F9"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5895A4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1595BB0"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3C1F5F7B" w14:textId="77777777" w:rsidR="003A5CC3" w:rsidRDefault="003A5CC3" w:rsidP="003A5CC3">
            <w:pPr>
              <w:autoSpaceDE w:val="0"/>
              <w:autoSpaceDN w:val="0"/>
              <w:adjustRightInd w:val="0"/>
              <w:rPr>
                <w:rFonts w:ascii="Times New Roman" w:hAnsi="Times New Roman" w:cs="Times New Roman"/>
                <w:sz w:val="24"/>
                <w:szCs w:val="24"/>
              </w:rPr>
            </w:pPr>
          </w:p>
          <w:p w14:paraId="13304865" w14:textId="77777777" w:rsidR="00413E02" w:rsidRDefault="00413E02" w:rsidP="003A5CC3">
            <w:pPr>
              <w:autoSpaceDE w:val="0"/>
              <w:autoSpaceDN w:val="0"/>
              <w:adjustRightInd w:val="0"/>
              <w:rPr>
                <w:rFonts w:ascii="Times New Roman" w:hAnsi="Times New Roman" w:cs="Times New Roman"/>
                <w:sz w:val="24"/>
                <w:szCs w:val="24"/>
              </w:rPr>
            </w:pPr>
          </w:p>
          <w:p w14:paraId="1A9EC4C8" w14:textId="57AFED52"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4632" w:type="dxa"/>
          </w:tcPr>
          <w:p w14:paraId="57EFF0FD"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FD0CED"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48E5B2F8" w14:textId="77777777" w:rsidR="003A5CC3" w:rsidRDefault="003A5CC3" w:rsidP="003A5CC3">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2F0FA9E3"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06F542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0A043A6F"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5F426E51"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128F09E5"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47B6252" w14:textId="77777777" w:rsidR="003A5CC3" w:rsidRPr="00440DE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5C77AC3E" w14:textId="77777777" w:rsidR="003A5CC3" w:rsidRDefault="003A5CC3" w:rsidP="003A5CC3">
            <w:pPr>
              <w:autoSpaceDE w:val="0"/>
              <w:autoSpaceDN w:val="0"/>
              <w:adjustRightInd w:val="0"/>
              <w:rPr>
                <w:rFonts w:ascii="Times New Roman" w:hAnsi="Times New Roman" w:cs="Times New Roman"/>
                <w:sz w:val="24"/>
                <w:szCs w:val="24"/>
              </w:rPr>
            </w:pPr>
          </w:p>
          <w:p w14:paraId="7617B929" w14:textId="77777777" w:rsidR="003A5CC3" w:rsidRDefault="003A5CC3" w:rsidP="003A5CC3">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3A5CC3" w14:paraId="258F0E17" w14:textId="77777777" w:rsidTr="003A5CC3">
        <w:trPr>
          <w:trHeight w:val="66"/>
        </w:trPr>
        <w:tc>
          <w:tcPr>
            <w:tcW w:w="9310" w:type="dxa"/>
            <w:gridSpan w:val="2"/>
            <w:vAlign w:val="center"/>
          </w:tcPr>
          <w:p w14:paraId="0B3408C8" w14:textId="77777777" w:rsidR="003A5CC3" w:rsidRDefault="003A5CC3" w:rsidP="003A5CC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66419867"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7D8086A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Arunakumara</w:t>
            </w:r>
          </w:p>
          <w:p w14:paraId="46BA895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7D338BF8"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3D8DA03B"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7D48CA13"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6C7D4884"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1D53D5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3431AE52" w14:textId="77777777" w:rsidR="003A5CC3" w:rsidRDefault="003A5CC3" w:rsidP="003A5CC3">
            <w:pPr>
              <w:autoSpaceDE w:val="0"/>
              <w:autoSpaceDN w:val="0"/>
              <w:adjustRightInd w:val="0"/>
              <w:rPr>
                <w:rFonts w:ascii="Times New Roman" w:hAnsi="Times New Roman" w:cs="Times New Roman"/>
                <w:sz w:val="24"/>
                <w:szCs w:val="24"/>
              </w:rPr>
            </w:pPr>
          </w:p>
          <w:p w14:paraId="70F94312"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77777777"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2013568" behindDoc="0" locked="0" layoutInCell="1" allowOverlap="1" wp14:anchorId="119E17D9" wp14:editId="68D17A75">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FF22F6" w:rsidRPr="002F356D" w:rsidRDefault="00FF22F6"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2013568;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FF22F6" w:rsidRPr="002F356D" w:rsidRDefault="00FF22F6"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300160C3" w14:textId="7674E945" w:rsidR="00C81314" w:rsidRDefault="00C81314">
      <w:pPr>
        <w:rPr>
          <w:rFonts w:ascii="Times New Roman" w:eastAsiaTheme="majorEastAsia" w:hAnsi="Times New Roman" w:cs="Times New Roman"/>
          <w:b/>
          <w:sz w:val="24"/>
          <w:szCs w:val="24"/>
        </w:rPr>
      </w:pP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BD0544">
          <w:pgSz w:w="11906" w:h="16838" w:code="9"/>
          <w:pgMar w:top="1134" w:right="1418" w:bottom="1134" w:left="1701" w:header="720" w:footer="720" w:gutter="0"/>
          <w:pgNumType w:fmt="lowerRoman" w:start="1"/>
          <w:cols w:space="720"/>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6028787"/>
      <w:r w:rsidRPr="00127195">
        <w:rPr>
          <w:rFonts w:ascii="Times New Roman" w:hAnsi="Times New Roman" w:cs="Times New Roman"/>
          <w:b/>
          <w:color w:val="auto"/>
          <w:sz w:val="24"/>
          <w:szCs w:val="24"/>
        </w:rPr>
        <w:t>ABSTRACT</w:t>
      </w:r>
      <w:bookmarkEnd w:id="3"/>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6028788"/>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02BE6DA0"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6028789"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F459AF" w:rsidRDefault="00272FDA" w:rsidP="00F459AF">
          <w:pPr>
            <w:pStyle w:val="TOCHeading"/>
            <w:spacing w:line="480" w:lineRule="auto"/>
            <w:jc w:val="center"/>
            <w:outlineLvl w:val="0"/>
            <w:rPr>
              <w:rFonts w:ascii="Times New Roman" w:hAnsi="Times New Roman" w:cs="Times New Roman"/>
              <w:b/>
              <w:color w:val="000000" w:themeColor="text1"/>
              <w:sz w:val="24"/>
              <w:szCs w:val="24"/>
            </w:rPr>
          </w:pPr>
          <w:r w:rsidRPr="00F459AF">
            <w:rPr>
              <w:rFonts w:ascii="Times New Roman" w:hAnsi="Times New Roman" w:cs="Times New Roman"/>
              <w:b/>
              <w:color w:val="000000" w:themeColor="text1"/>
              <w:sz w:val="24"/>
              <w:szCs w:val="24"/>
            </w:rPr>
            <w:t>TABLE OF CONTENTS</w:t>
          </w:r>
          <w:bookmarkEnd w:id="5"/>
        </w:p>
        <w:p w14:paraId="78593F68" w14:textId="07AE8905" w:rsidR="00F459AF" w:rsidRPr="00F459AF" w:rsidRDefault="00603DC7" w:rsidP="00F459AF">
          <w:pPr>
            <w:pStyle w:val="TOC1"/>
            <w:tabs>
              <w:tab w:val="right" w:leader="dot" w:pos="8777"/>
            </w:tabs>
            <w:spacing w:line="480" w:lineRule="auto"/>
            <w:rPr>
              <w:rFonts w:ascii="Times New Roman" w:eastAsiaTheme="minorEastAsia" w:hAnsi="Times New Roman" w:cs="Times New Roman"/>
              <w:noProof/>
              <w:sz w:val="24"/>
              <w:szCs w:val="24"/>
            </w:rPr>
          </w:pPr>
          <w:r w:rsidRPr="00F459AF">
            <w:rPr>
              <w:rFonts w:ascii="Times New Roman" w:hAnsi="Times New Roman" w:cs="Times New Roman"/>
              <w:b/>
              <w:bCs/>
              <w:noProof/>
              <w:sz w:val="24"/>
              <w:szCs w:val="24"/>
            </w:rPr>
            <w:fldChar w:fldCharType="begin"/>
          </w:r>
          <w:r w:rsidRPr="00F459AF">
            <w:rPr>
              <w:rFonts w:ascii="Times New Roman" w:hAnsi="Times New Roman" w:cs="Times New Roman"/>
              <w:b/>
              <w:bCs/>
              <w:noProof/>
              <w:sz w:val="24"/>
              <w:szCs w:val="24"/>
            </w:rPr>
            <w:instrText xml:space="preserve"> TOC \o "1-6" \h \z \u </w:instrText>
          </w:r>
          <w:r w:rsidRPr="00F459AF">
            <w:rPr>
              <w:rFonts w:ascii="Times New Roman" w:hAnsi="Times New Roman" w:cs="Times New Roman"/>
              <w:b/>
              <w:bCs/>
              <w:noProof/>
              <w:sz w:val="24"/>
              <w:szCs w:val="24"/>
            </w:rPr>
            <w:fldChar w:fldCharType="separate"/>
          </w:r>
          <w:hyperlink w:anchor="_Toc536028787" w:history="1">
            <w:r w:rsidR="00F459AF" w:rsidRPr="00F459AF">
              <w:rPr>
                <w:rStyle w:val="Hyperlink"/>
                <w:rFonts w:ascii="Times New Roman" w:hAnsi="Times New Roman" w:cs="Times New Roman"/>
                <w:b/>
                <w:noProof/>
                <w:sz w:val="24"/>
                <w:szCs w:val="24"/>
              </w:rPr>
              <w:t>ABSTRAC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w:t>
            </w:r>
            <w:r w:rsidR="00F459AF" w:rsidRPr="00F459AF">
              <w:rPr>
                <w:rFonts w:ascii="Times New Roman" w:hAnsi="Times New Roman" w:cs="Times New Roman"/>
                <w:noProof/>
                <w:webHidden/>
                <w:sz w:val="24"/>
                <w:szCs w:val="24"/>
              </w:rPr>
              <w:fldChar w:fldCharType="end"/>
            </w:r>
          </w:hyperlink>
        </w:p>
        <w:p w14:paraId="12E25EB0" w14:textId="08A2F942"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8" w:history="1">
            <w:r w:rsidRPr="00F459AF">
              <w:rPr>
                <w:rStyle w:val="Hyperlink"/>
                <w:rFonts w:ascii="Times New Roman" w:hAnsi="Times New Roman" w:cs="Times New Roman"/>
                <w:b/>
                <w:noProof/>
                <w:sz w:val="24"/>
                <w:szCs w:val="24"/>
              </w:rPr>
              <w:t>ACKNOWLEDGME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8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Pr="00F459AF">
              <w:rPr>
                <w:rFonts w:ascii="Times New Roman" w:hAnsi="Times New Roman" w:cs="Times New Roman"/>
                <w:noProof/>
                <w:webHidden/>
                <w:sz w:val="24"/>
                <w:szCs w:val="24"/>
              </w:rPr>
              <w:fldChar w:fldCharType="end"/>
            </w:r>
          </w:hyperlink>
        </w:p>
        <w:p w14:paraId="11573A9E" w14:textId="30534F9D"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9" w:history="1">
            <w:r w:rsidRPr="00F459AF">
              <w:rPr>
                <w:rStyle w:val="Hyperlink"/>
                <w:rFonts w:ascii="Times New Roman" w:hAnsi="Times New Roman" w:cs="Times New Roman"/>
                <w:b/>
                <w:noProof/>
                <w:sz w:val="24"/>
                <w:szCs w:val="24"/>
              </w:rPr>
              <w:t>TABLE OF CONTENT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8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Pr="00F459AF">
              <w:rPr>
                <w:rFonts w:ascii="Times New Roman" w:hAnsi="Times New Roman" w:cs="Times New Roman"/>
                <w:noProof/>
                <w:webHidden/>
                <w:sz w:val="24"/>
                <w:szCs w:val="24"/>
              </w:rPr>
              <w:fldChar w:fldCharType="end"/>
            </w:r>
          </w:hyperlink>
        </w:p>
        <w:p w14:paraId="5A70671C" w14:textId="3D05FC3A"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0" w:history="1">
            <w:r w:rsidRPr="00F459AF">
              <w:rPr>
                <w:rStyle w:val="Hyperlink"/>
                <w:rFonts w:ascii="Times New Roman" w:hAnsi="Times New Roman" w:cs="Times New Roman"/>
                <w:b/>
                <w:noProof/>
                <w:sz w:val="24"/>
                <w:szCs w:val="24"/>
              </w:rPr>
              <w:t>LIST OF FIGUR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Pr="00F459AF">
              <w:rPr>
                <w:rFonts w:ascii="Times New Roman" w:hAnsi="Times New Roman" w:cs="Times New Roman"/>
                <w:noProof/>
                <w:webHidden/>
                <w:sz w:val="24"/>
                <w:szCs w:val="24"/>
              </w:rPr>
              <w:fldChar w:fldCharType="end"/>
            </w:r>
          </w:hyperlink>
        </w:p>
        <w:p w14:paraId="2530815A" w14:textId="7B55104C"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1" w:history="1">
            <w:r w:rsidRPr="00F459AF">
              <w:rPr>
                <w:rStyle w:val="Hyperlink"/>
                <w:rFonts w:ascii="Times New Roman" w:hAnsi="Times New Roman" w:cs="Times New Roman"/>
                <w:b/>
                <w:noProof/>
                <w:sz w:val="24"/>
                <w:szCs w:val="24"/>
              </w:rPr>
              <w:t>LIST OF PLAT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i</w:t>
            </w:r>
            <w:r w:rsidRPr="00F459AF">
              <w:rPr>
                <w:rFonts w:ascii="Times New Roman" w:hAnsi="Times New Roman" w:cs="Times New Roman"/>
                <w:noProof/>
                <w:webHidden/>
                <w:sz w:val="24"/>
                <w:szCs w:val="24"/>
              </w:rPr>
              <w:fldChar w:fldCharType="end"/>
            </w:r>
          </w:hyperlink>
        </w:p>
        <w:p w14:paraId="50DF2DEA" w14:textId="25C373C2"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2" w:history="1">
            <w:r w:rsidRPr="00F459AF">
              <w:rPr>
                <w:rStyle w:val="Hyperlink"/>
                <w:rFonts w:ascii="Times New Roman" w:hAnsi="Times New Roman" w:cs="Times New Roman"/>
                <w:b/>
                <w:noProof/>
                <w:sz w:val="24"/>
                <w:szCs w:val="24"/>
              </w:rPr>
              <w:t>LIST OF TABL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Pr="00F459AF">
              <w:rPr>
                <w:rFonts w:ascii="Times New Roman" w:hAnsi="Times New Roman" w:cs="Times New Roman"/>
                <w:noProof/>
                <w:webHidden/>
                <w:sz w:val="24"/>
                <w:szCs w:val="24"/>
              </w:rPr>
              <w:fldChar w:fldCharType="end"/>
            </w:r>
          </w:hyperlink>
        </w:p>
        <w:p w14:paraId="1CF14A25" w14:textId="6E624281"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3" w:history="1">
            <w:r w:rsidRPr="00F459AF">
              <w:rPr>
                <w:rStyle w:val="Hyperlink"/>
                <w:rFonts w:ascii="Times New Roman" w:hAnsi="Times New Roman" w:cs="Times New Roman"/>
                <w:b/>
                <w:noProof/>
                <w:sz w:val="24"/>
                <w:szCs w:val="24"/>
              </w:rPr>
              <w:t>ABBREVIATION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w:t>
            </w:r>
            <w:r w:rsidRPr="00F459AF">
              <w:rPr>
                <w:rFonts w:ascii="Times New Roman" w:hAnsi="Times New Roman" w:cs="Times New Roman"/>
                <w:noProof/>
                <w:webHidden/>
                <w:sz w:val="24"/>
                <w:szCs w:val="24"/>
              </w:rPr>
              <w:fldChar w:fldCharType="end"/>
            </w:r>
          </w:hyperlink>
        </w:p>
        <w:p w14:paraId="6FB622A3" w14:textId="35ADF7F6"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4" w:history="1">
            <w:r w:rsidRPr="00F459AF">
              <w:rPr>
                <w:rStyle w:val="Hyperlink"/>
                <w:rFonts w:ascii="Times New Roman" w:hAnsi="Times New Roman" w:cs="Times New Roman"/>
                <w:b/>
                <w:noProof/>
                <w:sz w:val="24"/>
                <w:szCs w:val="24"/>
              </w:rPr>
              <w:t>CHAPTER 01</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F459AF">
              <w:rPr>
                <w:rFonts w:ascii="Times New Roman" w:hAnsi="Times New Roman" w:cs="Times New Roman"/>
                <w:noProof/>
                <w:webHidden/>
                <w:sz w:val="24"/>
                <w:szCs w:val="24"/>
              </w:rPr>
              <w:fldChar w:fldCharType="end"/>
            </w:r>
          </w:hyperlink>
        </w:p>
        <w:p w14:paraId="395BC612" w14:textId="3AA7D3C8"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5" w:history="1">
            <w:r w:rsidRPr="00F459AF">
              <w:rPr>
                <w:rStyle w:val="Hyperlink"/>
                <w:rFonts w:ascii="Times New Roman" w:hAnsi="Times New Roman" w:cs="Times New Roman"/>
                <w:b/>
                <w:noProof/>
                <w:sz w:val="24"/>
                <w:szCs w:val="24"/>
              </w:rPr>
              <w:t>INTRODUC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F459AF">
              <w:rPr>
                <w:rFonts w:ascii="Times New Roman" w:hAnsi="Times New Roman" w:cs="Times New Roman"/>
                <w:noProof/>
                <w:webHidden/>
                <w:sz w:val="24"/>
                <w:szCs w:val="24"/>
              </w:rPr>
              <w:fldChar w:fldCharType="end"/>
            </w:r>
          </w:hyperlink>
        </w:p>
        <w:p w14:paraId="10CA67F3" w14:textId="349423C3" w:rsidR="00F459AF" w:rsidRPr="00F459AF" w:rsidRDefault="00F459AF" w:rsidP="00F459AF">
          <w:pPr>
            <w:pStyle w:val="TOC2"/>
            <w:tabs>
              <w:tab w:val="left" w:pos="880"/>
              <w:tab w:val="right" w:leader="dot" w:pos="8777"/>
            </w:tabs>
            <w:spacing w:line="480" w:lineRule="auto"/>
            <w:rPr>
              <w:rFonts w:ascii="Times New Roman" w:eastAsiaTheme="minorEastAsia" w:hAnsi="Times New Roman" w:cs="Times New Roman"/>
              <w:noProof/>
              <w:sz w:val="24"/>
              <w:szCs w:val="24"/>
            </w:rPr>
          </w:pPr>
          <w:hyperlink w:anchor="_Toc536028796" w:history="1">
            <w:r w:rsidRPr="00F459AF">
              <w:rPr>
                <w:rStyle w:val="Hyperlink"/>
                <w:rFonts w:ascii="Times New Roman" w:hAnsi="Times New Roman" w:cs="Times New Roman"/>
                <w:b/>
                <w:noProof/>
                <w:sz w:val="24"/>
                <w:szCs w:val="24"/>
              </w:rPr>
              <w:t>1.1</w:t>
            </w:r>
            <w:r>
              <w:rPr>
                <w:rFonts w:ascii="Times New Roman" w:eastAsiaTheme="minorEastAsia" w:hAnsi="Times New Roman" w:cs="Times New Roman"/>
                <w:noProof/>
                <w:sz w:val="24"/>
                <w:szCs w:val="24"/>
              </w:rPr>
              <w:t xml:space="preserve"> </w:t>
            </w:r>
            <w:r w:rsidRPr="00F459AF">
              <w:rPr>
                <w:rStyle w:val="Hyperlink"/>
                <w:rFonts w:ascii="Times New Roman" w:hAnsi="Times New Roman" w:cs="Times New Roman"/>
                <w:b/>
                <w:noProof/>
                <w:sz w:val="24"/>
                <w:szCs w:val="24"/>
              </w:rPr>
              <w:t>Objectiv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F459AF">
              <w:rPr>
                <w:rFonts w:ascii="Times New Roman" w:hAnsi="Times New Roman" w:cs="Times New Roman"/>
                <w:noProof/>
                <w:webHidden/>
                <w:sz w:val="24"/>
                <w:szCs w:val="24"/>
              </w:rPr>
              <w:fldChar w:fldCharType="end"/>
            </w:r>
          </w:hyperlink>
        </w:p>
        <w:p w14:paraId="40028CB9" w14:textId="77C1123B" w:rsidR="00F459AF" w:rsidRPr="00F459AF" w:rsidRDefault="00F459AF" w:rsidP="00F459AF">
          <w:pPr>
            <w:pStyle w:val="TOC3"/>
            <w:rPr>
              <w:rFonts w:ascii="Times New Roman" w:eastAsiaTheme="minorEastAsia" w:hAnsi="Times New Roman" w:cs="Times New Roman"/>
              <w:noProof/>
              <w:sz w:val="24"/>
              <w:szCs w:val="24"/>
            </w:rPr>
          </w:pPr>
          <w:hyperlink w:anchor="_Toc536028797" w:history="1">
            <w:r w:rsidRPr="00F459AF">
              <w:rPr>
                <w:rStyle w:val="Hyperlink"/>
                <w:rFonts w:ascii="Times New Roman" w:hAnsi="Times New Roman" w:cs="Times New Roman"/>
                <w:b/>
                <w:noProof/>
                <w:sz w:val="24"/>
                <w:szCs w:val="24"/>
              </w:rPr>
              <w:t>1.1.1 General Objectiv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F459AF">
              <w:rPr>
                <w:rFonts w:ascii="Times New Roman" w:hAnsi="Times New Roman" w:cs="Times New Roman"/>
                <w:noProof/>
                <w:webHidden/>
                <w:sz w:val="24"/>
                <w:szCs w:val="24"/>
              </w:rPr>
              <w:fldChar w:fldCharType="end"/>
            </w:r>
          </w:hyperlink>
        </w:p>
        <w:p w14:paraId="3CDD7EEE" w14:textId="2C055CD0" w:rsidR="00F459AF" w:rsidRPr="00F459AF" w:rsidRDefault="00F459AF" w:rsidP="00F459AF">
          <w:pPr>
            <w:pStyle w:val="TOC3"/>
            <w:rPr>
              <w:rFonts w:ascii="Times New Roman" w:eastAsiaTheme="minorEastAsia" w:hAnsi="Times New Roman" w:cs="Times New Roman"/>
              <w:noProof/>
              <w:sz w:val="24"/>
              <w:szCs w:val="24"/>
            </w:rPr>
          </w:pPr>
          <w:hyperlink w:anchor="_Toc536028798" w:history="1">
            <w:r w:rsidRPr="00F459AF">
              <w:rPr>
                <w:rStyle w:val="Hyperlink"/>
                <w:rFonts w:ascii="Times New Roman" w:hAnsi="Times New Roman" w:cs="Times New Roman"/>
                <w:b/>
                <w:noProof/>
                <w:sz w:val="24"/>
                <w:szCs w:val="24"/>
              </w:rPr>
              <w:t>1.1.2 Specific Objectiv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F459AF">
              <w:rPr>
                <w:rFonts w:ascii="Times New Roman" w:hAnsi="Times New Roman" w:cs="Times New Roman"/>
                <w:noProof/>
                <w:webHidden/>
                <w:sz w:val="24"/>
                <w:szCs w:val="24"/>
              </w:rPr>
              <w:fldChar w:fldCharType="end"/>
            </w:r>
          </w:hyperlink>
        </w:p>
        <w:p w14:paraId="185B559E" w14:textId="28D7522C"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9" w:history="1">
            <w:r w:rsidRPr="00F459AF">
              <w:rPr>
                <w:rStyle w:val="Hyperlink"/>
                <w:rFonts w:ascii="Times New Roman" w:hAnsi="Times New Roman" w:cs="Times New Roman"/>
                <w:b/>
                <w:noProof/>
                <w:sz w:val="24"/>
                <w:szCs w:val="24"/>
              </w:rPr>
              <w:t>CHAPTER 02</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79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02F04A1F" w14:textId="0A5F820B"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00" w:history="1">
            <w:r w:rsidRPr="00F459AF">
              <w:rPr>
                <w:rStyle w:val="Hyperlink"/>
                <w:rFonts w:ascii="Times New Roman" w:hAnsi="Times New Roman" w:cs="Times New Roman"/>
                <w:b/>
                <w:noProof/>
                <w:sz w:val="24"/>
                <w:szCs w:val="24"/>
              </w:rPr>
              <w:t>LITERATURE REVIEW</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575831D2" w14:textId="37E9AA7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1" w:history="1">
            <w:r w:rsidRPr="00F459AF">
              <w:rPr>
                <w:rStyle w:val="Hyperlink"/>
                <w:rFonts w:ascii="Times New Roman" w:hAnsi="Times New Roman" w:cs="Times New Roman"/>
                <w:b/>
                <w:noProof/>
                <w:sz w:val="24"/>
                <w:szCs w:val="24"/>
              </w:rPr>
              <w:t>2.1 Rice pla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6D7C25B9" w14:textId="3FA0CE4F" w:rsidR="00F459AF" w:rsidRPr="00F459AF" w:rsidRDefault="00F459AF" w:rsidP="00F459AF">
          <w:pPr>
            <w:pStyle w:val="TOC3"/>
            <w:rPr>
              <w:rFonts w:ascii="Times New Roman" w:eastAsiaTheme="minorEastAsia" w:hAnsi="Times New Roman" w:cs="Times New Roman"/>
              <w:noProof/>
              <w:sz w:val="24"/>
              <w:szCs w:val="24"/>
            </w:rPr>
          </w:pPr>
          <w:hyperlink w:anchor="_Toc536028802" w:history="1">
            <w:r w:rsidRPr="00F459AF">
              <w:rPr>
                <w:rStyle w:val="Hyperlink"/>
                <w:rFonts w:ascii="Times New Roman" w:hAnsi="Times New Roman" w:cs="Times New Roman"/>
                <w:b/>
                <w:noProof/>
                <w:sz w:val="24"/>
                <w:szCs w:val="24"/>
              </w:rPr>
              <w:t>2.11 Botanical Classific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F459AF">
              <w:rPr>
                <w:rFonts w:ascii="Times New Roman" w:hAnsi="Times New Roman" w:cs="Times New Roman"/>
                <w:noProof/>
                <w:webHidden/>
                <w:sz w:val="24"/>
                <w:szCs w:val="24"/>
              </w:rPr>
              <w:fldChar w:fldCharType="end"/>
            </w:r>
          </w:hyperlink>
        </w:p>
        <w:p w14:paraId="4EC01248" w14:textId="7D7A0353"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3" w:history="1">
            <w:r w:rsidRPr="00F459AF">
              <w:rPr>
                <w:rStyle w:val="Hyperlink"/>
                <w:rFonts w:ascii="Times New Roman" w:hAnsi="Times New Roman" w:cs="Times New Roman"/>
                <w:b/>
                <w:noProof/>
                <w:sz w:val="24"/>
                <w:szCs w:val="24"/>
              </w:rPr>
              <w:t>2.2 Paddy Cultivation in Sri Lanka</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F459AF">
              <w:rPr>
                <w:rFonts w:ascii="Times New Roman" w:hAnsi="Times New Roman" w:cs="Times New Roman"/>
                <w:noProof/>
                <w:webHidden/>
                <w:sz w:val="24"/>
                <w:szCs w:val="24"/>
              </w:rPr>
              <w:fldChar w:fldCharType="end"/>
            </w:r>
          </w:hyperlink>
        </w:p>
        <w:p w14:paraId="398A3989" w14:textId="11A20CDF"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4" w:history="1">
            <w:r w:rsidRPr="00F459AF">
              <w:rPr>
                <w:rStyle w:val="Hyperlink"/>
                <w:rFonts w:ascii="Times New Roman" w:hAnsi="Times New Roman" w:cs="Times New Roman"/>
                <w:b/>
                <w:noProof/>
                <w:sz w:val="24"/>
                <w:szCs w:val="24"/>
              </w:rPr>
              <w:t>2.3 Constrains to the Rice Cultivation in Sri Lanka</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Pr="00F459AF">
              <w:rPr>
                <w:rFonts w:ascii="Times New Roman" w:hAnsi="Times New Roman" w:cs="Times New Roman"/>
                <w:noProof/>
                <w:webHidden/>
                <w:sz w:val="24"/>
                <w:szCs w:val="24"/>
              </w:rPr>
              <w:fldChar w:fldCharType="end"/>
            </w:r>
          </w:hyperlink>
        </w:p>
        <w:p w14:paraId="06CE0D65" w14:textId="45A4D9F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5" w:history="1">
            <w:r w:rsidRPr="00F459AF">
              <w:rPr>
                <w:rStyle w:val="Hyperlink"/>
                <w:rFonts w:ascii="Times New Roman" w:hAnsi="Times New Roman" w:cs="Times New Roman"/>
                <w:b/>
                <w:noProof/>
                <w:sz w:val="24"/>
                <w:szCs w:val="24"/>
              </w:rPr>
              <w:t>2.4 Direct Seeding of Ric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F459AF">
              <w:rPr>
                <w:rFonts w:ascii="Times New Roman" w:hAnsi="Times New Roman" w:cs="Times New Roman"/>
                <w:noProof/>
                <w:webHidden/>
                <w:sz w:val="24"/>
                <w:szCs w:val="24"/>
              </w:rPr>
              <w:fldChar w:fldCharType="end"/>
            </w:r>
          </w:hyperlink>
        </w:p>
        <w:p w14:paraId="29E4A041" w14:textId="2D9A323D" w:rsidR="00F459AF" w:rsidRDefault="00F459AF" w:rsidP="00F459AF">
          <w:pPr>
            <w:pStyle w:val="TOC2"/>
            <w:tabs>
              <w:tab w:val="right" w:leader="dot" w:pos="8777"/>
            </w:tabs>
            <w:spacing w:line="480" w:lineRule="auto"/>
            <w:rPr>
              <w:rStyle w:val="Hyperlink"/>
              <w:rFonts w:ascii="Times New Roman" w:hAnsi="Times New Roman" w:cs="Times New Roman"/>
              <w:noProof/>
              <w:sz w:val="24"/>
              <w:szCs w:val="24"/>
            </w:rPr>
          </w:pPr>
          <w:hyperlink w:anchor="_Toc536028806" w:history="1">
            <w:r w:rsidRPr="00F459AF">
              <w:rPr>
                <w:rStyle w:val="Hyperlink"/>
                <w:rFonts w:ascii="Times New Roman" w:hAnsi="Times New Roman" w:cs="Times New Roman"/>
                <w:b/>
                <w:noProof/>
                <w:sz w:val="24"/>
                <w:szCs w:val="24"/>
              </w:rPr>
              <w:t>2.5 Transplanting of Ric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F459AF">
              <w:rPr>
                <w:rFonts w:ascii="Times New Roman" w:hAnsi="Times New Roman" w:cs="Times New Roman"/>
                <w:noProof/>
                <w:webHidden/>
                <w:sz w:val="24"/>
                <w:szCs w:val="24"/>
              </w:rPr>
              <w:fldChar w:fldCharType="end"/>
            </w:r>
          </w:hyperlink>
        </w:p>
        <w:p w14:paraId="7D66F1DD" w14:textId="7159A005" w:rsidR="00F459AF" w:rsidRDefault="00F459AF" w:rsidP="00F459AF">
          <w:pPr>
            <w:rPr>
              <w:noProof/>
            </w:rPr>
          </w:pPr>
        </w:p>
        <w:p w14:paraId="165CE006" w14:textId="77777777" w:rsidR="00F459AF" w:rsidRPr="00F459AF" w:rsidRDefault="00F459AF" w:rsidP="00F459AF">
          <w:pPr>
            <w:rPr>
              <w:noProof/>
            </w:rPr>
          </w:pPr>
        </w:p>
        <w:p w14:paraId="42E498CF" w14:textId="24A028E1" w:rsidR="00F459AF" w:rsidRPr="00F459AF" w:rsidRDefault="00F459AF" w:rsidP="00F459AF">
          <w:pPr>
            <w:pStyle w:val="TOC3"/>
            <w:rPr>
              <w:rFonts w:ascii="Times New Roman" w:eastAsiaTheme="minorEastAsia" w:hAnsi="Times New Roman" w:cs="Times New Roman"/>
              <w:noProof/>
              <w:sz w:val="24"/>
              <w:szCs w:val="24"/>
            </w:rPr>
          </w:pPr>
          <w:hyperlink w:anchor="_Toc536028807" w:history="1">
            <w:r w:rsidRPr="00F459AF">
              <w:rPr>
                <w:rStyle w:val="Hyperlink"/>
                <w:rFonts w:ascii="Times New Roman" w:hAnsi="Times New Roman" w:cs="Times New Roman"/>
                <w:b/>
                <w:noProof/>
                <w:sz w:val="24"/>
                <w:szCs w:val="24"/>
              </w:rPr>
              <w:t>2.5.1 Wet Bed for Random Transplanting</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Pr="00F459AF">
              <w:rPr>
                <w:rFonts w:ascii="Times New Roman" w:hAnsi="Times New Roman" w:cs="Times New Roman"/>
                <w:noProof/>
                <w:webHidden/>
                <w:sz w:val="24"/>
                <w:szCs w:val="24"/>
              </w:rPr>
              <w:fldChar w:fldCharType="end"/>
            </w:r>
          </w:hyperlink>
        </w:p>
        <w:p w14:paraId="56C703B5" w14:textId="373DA997" w:rsidR="00F459AF" w:rsidRPr="00F459AF" w:rsidRDefault="00F459AF" w:rsidP="00F459AF">
          <w:pPr>
            <w:pStyle w:val="TOC3"/>
            <w:rPr>
              <w:rFonts w:ascii="Times New Roman" w:eastAsiaTheme="minorEastAsia" w:hAnsi="Times New Roman" w:cs="Times New Roman"/>
              <w:noProof/>
              <w:sz w:val="24"/>
              <w:szCs w:val="24"/>
            </w:rPr>
          </w:pPr>
          <w:hyperlink w:anchor="_Toc536028808" w:history="1">
            <w:r w:rsidRPr="00F459AF">
              <w:rPr>
                <w:rStyle w:val="Hyperlink"/>
                <w:rFonts w:ascii="Times New Roman" w:hAnsi="Times New Roman" w:cs="Times New Roman"/>
                <w:b/>
                <w:noProof/>
                <w:sz w:val="24"/>
                <w:szCs w:val="24"/>
              </w:rPr>
              <w:t>2.5.2 Parachute Method</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Pr="00F459AF">
              <w:rPr>
                <w:rFonts w:ascii="Times New Roman" w:hAnsi="Times New Roman" w:cs="Times New Roman"/>
                <w:noProof/>
                <w:webHidden/>
                <w:sz w:val="24"/>
                <w:szCs w:val="24"/>
              </w:rPr>
              <w:fldChar w:fldCharType="end"/>
            </w:r>
          </w:hyperlink>
        </w:p>
        <w:p w14:paraId="2BE60DAC" w14:textId="38219828" w:rsidR="00F459AF" w:rsidRPr="00F459AF" w:rsidRDefault="00F459AF" w:rsidP="00F459AF">
          <w:pPr>
            <w:pStyle w:val="TOC3"/>
            <w:rPr>
              <w:rFonts w:ascii="Times New Roman" w:eastAsiaTheme="minorEastAsia" w:hAnsi="Times New Roman" w:cs="Times New Roman"/>
              <w:noProof/>
              <w:sz w:val="24"/>
              <w:szCs w:val="24"/>
            </w:rPr>
          </w:pPr>
          <w:hyperlink w:anchor="_Toc536028809" w:history="1">
            <w:r w:rsidRPr="00F459AF">
              <w:rPr>
                <w:rStyle w:val="Hyperlink"/>
                <w:rFonts w:ascii="Times New Roman" w:hAnsi="Times New Roman" w:cs="Times New Roman"/>
                <w:b/>
                <w:noProof/>
                <w:sz w:val="24"/>
                <w:szCs w:val="24"/>
              </w:rPr>
              <w:t>2.5.3 Mechanical Transplanting</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0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Pr="00F459AF">
              <w:rPr>
                <w:rFonts w:ascii="Times New Roman" w:hAnsi="Times New Roman" w:cs="Times New Roman"/>
                <w:noProof/>
                <w:webHidden/>
                <w:sz w:val="24"/>
                <w:szCs w:val="24"/>
              </w:rPr>
              <w:fldChar w:fldCharType="end"/>
            </w:r>
          </w:hyperlink>
        </w:p>
        <w:p w14:paraId="33A74DEF" w14:textId="00EFE87A"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0" w:history="1">
            <w:r w:rsidRPr="00F459AF">
              <w:rPr>
                <w:rStyle w:val="Hyperlink"/>
                <w:rFonts w:ascii="Times New Roman" w:hAnsi="Times New Roman" w:cs="Times New Roman"/>
                <w:b/>
                <w:noProof/>
                <w:sz w:val="24"/>
                <w:szCs w:val="24"/>
              </w:rPr>
              <w:t>2.5.3.1 Transplan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F459AF">
              <w:rPr>
                <w:rFonts w:ascii="Times New Roman" w:hAnsi="Times New Roman" w:cs="Times New Roman"/>
                <w:noProof/>
                <w:webHidden/>
                <w:sz w:val="24"/>
                <w:szCs w:val="24"/>
              </w:rPr>
              <w:fldChar w:fldCharType="end"/>
            </w:r>
          </w:hyperlink>
        </w:p>
        <w:p w14:paraId="3465AA7C" w14:textId="02003307" w:rsidR="00F459AF" w:rsidRPr="00F459AF" w:rsidRDefault="00F459AF" w:rsidP="00F459AF">
          <w:pPr>
            <w:pStyle w:val="TOC5"/>
            <w:tabs>
              <w:tab w:val="right" w:leader="dot" w:pos="8777"/>
            </w:tabs>
            <w:spacing w:line="480" w:lineRule="auto"/>
            <w:rPr>
              <w:rFonts w:ascii="Times New Roman" w:eastAsiaTheme="minorEastAsia" w:hAnsi="Times New Roman" w:cs="Times New Roman"/>
              <w:noProof/>
              <w:sz w:val="24"/>
              <w:szCs w:val="24"/>
            </w:rPr>
          </w:pPr>
          <w:hyperlink w:anchor="_Toc536028811" w:history="1">
            <w:r w:rsidRPr="00F459AF">
              <w:rPr>
                <w:rStyle w:val="Hyperlink"/>
                <w:rFonts w:ascii="Times New Roman" w:hAnsi="Times New Roman" w:cs="Times New Roman"/>
                <w:b/>
                <w:noProof/>
                <w:sz w:val="24"/>
                <w:szCs w:val="24"/>
              </w:rPr>
              <w:t>2.5.3.1.1 Transplanters used in Asian Countri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F459AF">
              <w:rPr>
                <w:rFonts w:ascii="Times New Roman" w:hAnsi="Times New Roman" w:cs="Times New Roman"/>
                <w:noProof/>
                <w:webHidden/>
                <w:sz w:val="24"/>
                <w:szCs w:val="24"/>
              </w:rPr>
              <w:fldChar w:fldCharType="end"/>
            </w:r>
          </w:hyperlink>
        </w:p>
        <w:p w14:paraId="3B4A16A9" w14:textId="3D73F6E7"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2" w:history="1">
            <w:r w:rsidRPr="00F459AF">
              <w:rPr>
                <w:rStyle w:val="Hyperlink"/>
                <w:rFonts w:ascii="Times New Roman" w:hAnsi="Times New Roman" w:cs="Times New Roman"/>
                <w:b/>
                <w:noProof/>
                <w:sz w:val="24"/>
                <w:szCs w:val="24"/>
              </w:rPr>
              <w:t>2.5.3.2 Problems with Mechanical Transplanting in Sri Lanka</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Pr="00F459AF">
              <w:rPr>
                <w:rFonts w:ascii="Times New Roman" w:hAnsi="Times New Roman" w:cs="Times New Roman"/>
                <w:noProof/>
                <w:webHidden/>
                <w:sz w:val="24"/>
                <w:szCs w:val="24"/>
              </w:rPr>
              <w:fldChar w:fldCharType="end"/>
            </w:r>
          </w:hyperlink>
        </w:p>
        <w:p w14:paraId="24543367" w14:textId="6C3556BC"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3" w:history="1">
            <w:r w:rsidRPr="00F459AF">
              <w:rPr>
                <w:rStyle w:val="Hyperlink"/>
                <w:rFonts w:ascii="Times New Roman" w:hAnsi="Times New Roman" w:cs="Times New Roman"/>
                <w:b/>
                <w:noProof/>
                <w:sz w:val="24"/>
                <w:szCs w:val="24"/>
              </w:rPr>
              <w:t>2.6 Seeding Rat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F459AF">
              <w:rPr>
                <w:rFonts w:ascii="Times New Roman" w:hAnsi="Times New Roman" w:cs="Times New Roman"/>
                <w:noProof/>
                <w:webHidden/>
                <w:sz w:val="24"/>
                <w:szCs w:val="24"/>
              </w:rPr>
              <w:fldChar w:fldCharType="end"/>
            </w:r>
          </w:hyperlink>
        </w:p>
        <w:p w14:paraId="4D44C05F" w14:textId="13AB5CE4"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4" w:history="1">
            <w:r w:rsidRPr="00F459AF">
              <w:rPr>
                <w:rStyle w:val="Hyperlink"/>
                <w:rFonts w:ascii="Times New Roman" w:hAnsi="Times New Roman" w:cs="Times New Roman"/>
                <w:b/>
                <w:noProof/>
                <w:sz w:val="24"/>
                <w:szCs w:val="24"/>
              </w:rPr>
              <w:t>2.7 Seedling Vigo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F459AF">
              <w:rPr>
                <w:rFonts w:ascii="Times New Roman" w:hAnsi="Times New Roman" w:cs="Times New Roman"/>
                <w:noProof/>
                <w:webHidden/>
                <w:sz w:val="24"/>
                <w:szCs w:val="24"/>
              </w:rPr>
              <w:fldChar w:fldCharType="end"/>
            </w:r>
          </w:hyperlink>
        </w:p>
        <w:p w14:paraId="6194E110" w14:textId="0A423039"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5" w:history="1">
            <w:r w:rsidRPr="00F459AF">
              <w:rPr>
                <w:rStyle w:val="Hyperlink"/>
                <w:rFonts w:ascii="Times New Roman" w:hAnsi="Times New Roman" w:cs="Times New Roman"/>
                <w:b/>
                <w:noProof/>
                <w:sz w:val="24"/>
                <w:szCs w:val="24"/>
              </w:rPr>
              <w:t>CHAPTER 03</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278B19E0" w14:textId="57948E25"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6" w:history="1">
            <w:r w:rsidRPr="00F459AF">
              <w:rPr>
                <w:rStyle w:val="Hyperlink"/>
                <w:rFonts w:ascii="Times New Roman" w:hAnsi="Times New Roman" w:cs="Times New Roman"/>
                <w:b/>
                <w:noProof/>
                <w:sz w:val="24"/>
                <w:szCs w:val="24"/>
              </w:rPr>
              <w:t>MATERIALS AND METHOD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1E6C71E8" w14:textId="119F03E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7" w:history="1">
            <w:r w:rsidRPr="00F459AF">
              <w:rPr>
                <w:rStyle w:val="Hyperlink"/>
                <w:rFonts w:ascii="Times New Roman" w:hAnsi="Times New Roman" w:cs="Times New Roman"/>
                <w:b/>
                <w:noProof/>
                <w:sz w:val="24"/>
                <w:szCs w:val="24"/>
              </w:rPr>
              <w:t>3.1 Experimental Loc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415A885B" w14:textId="7D2890E8"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8" w:history="1">
            <w:r w:rsidRPr="00F459AF">
              <w:rPr>
                <w:rStyle w:val="Hyperlink"/>
                <w:rFonts w:ascii="Times New Roman" w:hAnsi="Times New Roman" w:cs="Times New Roman"/>
                <w:b/>
                <w:noProof/>
                <w:sz w:val="24"/>
                <w:szCs w:val="24"/>
              </w:rPr>
              <w:t>3.2 Description of the Treatments and Experimental Desig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F459AF">
              <w:rPr>
                <w:rFonts w:ascii="Times New Roman" w:hAnsi="Times New Roman" w:cs="Times New Roman"/>
                <w:noProof/>
                <w:webHidden/>
                <w:sz w:val="24"/>
                <w:szCs w:val="24"/>
              </w:rPr>
              <w:fldChar w:fldCharType="end"/>
            </w:r>
          </w:hyperlink>
        </w:p>
        <w:p w14:paraId="492DD1F1" w14:textId="391F71C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9" w:history="1">
            <w:r w:rsidRPr="00F459AF">
              <w:rPr>
                <w:rStyle w:val="Hyperlink"/>
                <w:rFonts w:ascii="Times New Roman" w:hAnsi="Times New Roman" w:cs="Times New Roman"/>
                <w:b/>
                <w:noProof/>
                <w:sz w:val="24"/>
                <w:szCs w:val="24"/>
              </w:rPr>
              <w:t>3.3 Agronomic Practi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1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F459AF">
              <w:rPr>
                <w:rFonts w:ascii="Times New Roman" w:hAnsi="Times New Roman" w:cs="Times New Roman"/>
                <w:noProof/>
                <w:webHidden/>
                <w:sz w:val="24"/>
                <w:szCs w:val="24"/>
              </w:rPr>
              <w:fldChar w:fldCharType="end"/>
            </w:r>
          </w:hyperlink>
        </w:p>
        <w:p w14:paraId="7DDBDDF1" w14:textId="2E0C00F7" w:rsidR="00F459AF" w:rsidRPr="00F459AF" w:rsidRDefault="00F459AF" w:rsidP="00F459AF">
          <w:pPr>
            <w:pStyle w:val="TOC3"/>
            <w:rPr>
              <w:rFonts w:ascii="Times New Roman" w:eastAsiaTheme="minorEastAsia" w:hAnsi="Times New Roman" w:cs="Times New Roman"/>
              <w:noProof/>
              <w:sz w:val="24"/>
              <w:szCs w:val="24"/>
            </w:rPr>
          </w:pPr>
          <w:hyperlink w:anchor="_Toc536028820" w:history="1">
            <w:r w:rsidRPr="00F459AF">
              <w:rPr>
                <w:rStyle w:val="Hyperlink"/>
                <w:rFonts w:ascii="Times New Roman" w:hAnsi="Times New Roman" w:cs="Times New Roman"/>
                <w:b/>
                <w:noProof/>
                <w:sz w:val="24"/>
                <w:szCs w:val="24"/>
              </w:rPr>
              <w:t>3.3.1 Nursery Manageme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F459AF">
              <w:rPr>
                <w:rFonts w:ascii="Times New Roman" w:hAnsi="Times New Roman" w:cs="Times New Roman"/>
                <w:noProof/>
                <w:webHidden/>
                <w:sz w:val="24"/>
                <w:szCs w:val="24"/>
              </w:rPr>
              <w:fldChar w:fldCharType="end"/>
            </w:r>
          </w:hyperlink>
        </w:p>
        <w:p w14:paraId="76DE6D1E" w14:textId="642CB639" w:rsidR="00F459AF" w:rsidRPr="00F459AF" w:rsidRDefault="00F459AF" w:rsidP="00F459AF">
          <w:pPr>
            <w:pStyle w:val="TOC3"/>
            <w:rPr>
              <w:rFonts w:ascii="Times New Roman" w:eastAsiaTheme="minorEastAsia" w:hAnsi="Times New Roman" w:cs="Times New Roman"/>
              <w:noProof/>
              <w:sz w:val="24"/>
              <w:szCs w:val="24"/>
            </w:rPr>
          </w:pPr>
          <w:hyperlink w:anchor="_Toc536028821" w:history="1">
            <w:r w:rsidRPr="00F459AF">
              <w:rPr>
                <w:rStyle w:val="Hyperlink"/>
                <w:rFonts w:ascii="Times New Roman" w:hAnsi="Times New Roman" w:cs="Times New Roman"/>
                <w:b/>
                <w:noProof/>
                <w:sz w:val="24"/>
                <w:szCs w:val="24"/>
              </w:rPr>
              <w:t>3.3.2 Land Prepar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F459AF">
              <w:rPr>
                <w:rFonts w:ascii="Times New Roman" w:hAnsi="Times New Roman" w:cs="Times New Roman"/>
                <w:noProof/>
                <w:webHidden/>
                <w:sz w:val="24"/>
                <w:szCs w:val="24"/>
              </w:rPr>
              <w:fldChar w:fldCharType="end"/>
            </w:r>
          </w:hyperlink>
        </w:p>
        <w:p w14:paraId="4E0D20CB" w14:textId="124665E3" w:rsidR="00F459AF" w:rsidRPr="00F459AF" w:rsidRDefault="00F459AF" w:rsidP="00F459AF">
          <w:pPr>
            <w:pStyle w:val="TOC3"/>
            <w:rPr>
              <w:rFonts w:ascii="Times New Roman" w:eastAsiaTheme="minorEastAsia" w:hAnsi="Times New Roman" w:cs="Times New Roman"/>
              <w:noProof/>
              <w:sz w:val="24"/>
              <w:szCs w:val="24"/>
            </w:rPr>
          </w:pPr>
          <w:hyperlink w:anchor="_Toc536028822" w:history="1">
            <w:r w:rsidRPr="00F459AF">
              <w:rPr>
                <w:rStyle w:val="Hyperlink"/>
                <w:rFonts w:ascii="Times New Roman" w:hAnsi="Times New Roman" w:cs="Times New Roman"/>
                <w:b/>
                <w:noProof/>
                <w:sz w:val="24"/>
                <w:szCs w:val="24"/>
              </w:rPr>
              <w:t>3.3.3 Crop Establishmen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F459AF">
              <w:rPr>
                <w:rFonts w:ascii="Times New Roman" w:hAnsi="Times New Roman" w:cs="Times New Roman"/>
                <w:noProof/>
                <w:webHidden/>
                <w:sz w:val="24"/>
                <w:szCs w:val="24"/>
              </w:rPr>
              <w:fldChar w:fldCharType="end"/>
            </w:r>
          </w:hyperlink>
        </w:p>
        <w:p w14:paraId="68AFE030" w14:textId="19C1B95A" w:rsidR="00F459AF" w:rsidRPr="00F459AF" w:rsidRDefault="00F459AF" w:rsidP="00F459AF">
          <w:pPr>
            <w:pStyle w:val="TOC3"/>
            <w:rPr>
              <w:rFonts w:ascii="Times New Roman" w:eastAsiaTheme="minorEastAsia" w:hAnsi="Times New Roman" w:cs="Times New Roman"/>
              <w:noProof/>
              <w:sz w:val="24"/>
              <w:szCs w:val="24"/>
            </w:rPr>
          </w:pPr>
          <w:hyperlink w:anchor="_Toc536028823" w:history="1">
            <w:r w:rsidRPr="00F459AF">
              <w:rPr>
                <w:rStyle w:val="Hyperlink"/>
                <w:rFonts w:ascii="Times New Roman" w:hAnsi="Times New Roman" w:cs="Times New Roman"/>
                <w:b/>
                <w:noProof/>
                <w:sz w:val="24"/>
                <w:szCs w:val="24"/>
              </w:rPr>
              <w:t>3.3.4 Management Practi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F459AF">
              <w:rPr>
                <w:rFonts w:ascii="Times New Roman" w:hAnsi="Times New Roman" w:cs="Times New Roman"/>
                <w:noProof/>
                <w:webHidden/>
                <w:sz w:val="24"/>
                <w:szCs w:val="24"/>
              </w:rPr>
              <w:fldChar w:fldCharType="end"/>
            </w:r>
          </w:hyperlink>
        </w:p>
        <w:p w14:paraId="3E38867A" w14:textId="1D65EF26"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4" w:history="1">
            <w:r w:rsidRPr="00F459AF">
              <w:rPr>
                <w:rStyle w:val="Hyperlink"/>
                <w:rFonts w:ascii="Times New Roman" w:hAnsi="Times New Roman" w:cs="Times New Roman"/>
                <w:b/>
                <w:noProof/>
                <w:sz w:val="24"/>
                <w:szCs w:val="24"/>
              </w:rPr>
              <w:t>3.3.4.1 Fertilizer Applica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F459AF">
              <w:rPr>
                <w:rFonts w:ascii="Times New Roman" w:hAnsi="Times New Roman" w:cs="Times New Roman"/>
                <w:noProof/>
                <w:webHidden/>
                <w:sz w:val="24"/>
                <w:szCs w:val="24"/>
              </w:rPr>
              <w:fldChar w:fldCharType="end"/>
            </w:r>
          </w:hyperlink>
        </w:p>
        <w:p w14:paraId="198BC586" w14:textId="55B57781"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5" w:history="1">
            <w:r w:rsidRPr="00F459AF">
              <w:rPr>
                <w:rStyle w:val="Hyperlink"/>
                <w:rFonts w:ascii="Times New Roman" w:hAnsi="Times New Roman" w:cs="Times New Roman"/>
                <w:b/>
                <w:noProof/>
                <w:sz w:val="24"/>
                <w:szCs w:val="24"/>
              </w:rPr>
              <w:t>3.3.4.2 Weed, Pest and Disease Control</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F459AF">
              <w:rPr>
                <w:rFonts w:ascii="Times New Roman" w:hAnsi="Times New Roman" w:cs="Times New Roman"/>
                <w:noProof/>
                <w:webHidden/>
                <w:sz w:val="24"/>
                <w:szCs w:val="24"/>
              </w:rPr>
              <w:fldChar w:fldCharType="end"/>
            </w:r>
          </w:hyperlink>
        </w:p>
        <w:p w14:paraId="222558EF" w14:textId="4CAB3169"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26" w:history="1">
            <w:r w:rsidRPr="00F459AF">
              <w:rPr>
                <w:rStyle w:val="Hyperlink"/>
                <w:rFonts w:ascii="Times New Roman" w:hAnsi="Times New Roman" w:cs="Times New Roman"/>
                <w:b/>
                <w:noProof/>
                <w:sz w:val="24"/>
                <w:szCs w:val="24"/>
              </w:rPr>
              <w:t>3.4 Data Collect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F459AF">
              <w:rPr>
                <w:rFonts w:ascii="Times New Roman" w:hAnsi="Times New Roman" w:cs="Times New Roman"/>
                <w:noProof/>
                <w:webHidden/>
                <w:sz w:val="24"/>
                <w:szCs w:val="24"/>
              </w:rPr>
              <w:fldChar w:fldCharType="end"/>
            </w:r>
          </w:hyperlink>
        </w:p>
        <w:p w14:paraId="0DD18598" w14:textId="5A542C2C" w:rsidR="00F459AF" w:rsidRPr="00F459AF" w:rsidRDefault="00F459AF" w:rsidP="00F459AF">
          <w:pPr>
            <w:pStyle w:val="TOC3"/>
            <w:rPr>
              <w:rFonts w:ascii="Times New Roman" w:eastAsiaTheme="minorEastAsia" w:hAnsi="Times New Roman" w:cs="Times New Roman"/>
              <w:noProof/>
              <w:sz w:val="24"/>
              <w:szCs w:val="24"/>
            </w:rPr>
          </w:pPr>
          <w:hyperlink w:anchor="_Toc536028827" w:history="1">
            <w:r w:rsidRPr="00F459AF">
              <w:rPr>
                <w:rStyle w:val="Hyperlink"/>
                <w:rFonts w:ascii="Times New Roman" w:hAnsi="Times New Roman" w:cs="Times New Roman"/>
                <w:b/>
                <w:noProof/>
                <w:sz w:val="24"/>
                <w:szCs w:val="24"/>
              </w:rPr>
              <w:t>3.4.1 Rice seedlings during nursery stag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F459AF">
              <w:rPr>
                <w:rFonts w:ascii="Times New Roman" w:hAnsi="Times New Roman" w:cs="Times New Roman"/>
                <w:noProof/>
                <w:webHidden/>
                <w:sz w:val="24"/>
                <w:szCs w:val="24"/>
              </w:rPr>
              <w:fldChar w:fldCharType="end"/>
            </w:r>
          </w:hyperlink>
        </w:p>
        <w:p w14:paraId="39FED79C" w14:textId="37DFF179" w:rsidR="00F459AF" w:rsidRPr="00F459AF" w:rsidRDefault="00F459AF" w:rsidP="00F459AF">
          <w:pPr>
            <w:pStyle w:val="TOC3"/>
            <w:rPr>
              <w:rFonts w:ascii="Times New Roman" w:eastAsiaTheme="minorEastAsia" w:hAnsi="Times New Roman" w:cs="Times New Roman"/>
              <w:noProof/>
              <w:sz w:val="24"/>
              <w:szCs w:val="24"/>
            </w:rPr>
          </w:pPr>
          <w:hyperlink w:anchor="_Toc536028828" w:history="1">
            <w:r w:rsidRPr="00F459AF">
              <w:rPr>
                <w:rStyle w:val="Hyperlink"/>
                <w:rFonts w:ascii="Times New Roman" w:hAnsi="Times New Roman" w:cs="Times New Roman"/>
                <w:b/>
                <w:noProof/>
                <w:sz w:val="24"/>
                <w:szCs w:val="24"/>
              </w:rPr>
              <w:t>3.4.2 Rice plants during the early growth stag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2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F459AF">
              <w:rPr>
                <w:rFonts w:ascii="Times New Roman" w:hAnsi="Times New Roman" w:cs="Times New Roman"/>
                <w:noProof/>
                <w:webHidden/>
                <w:sz w:val="24"/>
                <w:szCs w:val="24"/>
              </w:rPr>
              <w:fldChar w:fldCharType="end"/>
            </w:r>
          </w:hyperlink>
        </w:p>
        <w:p w14:paraId="00A248C7" w14:textId="5222D537" w:rsidR="00F459AF" w:rsidRPr="00F459AF" w:rsidRDefault="00F459AF" w:rsidP="00F459AF">
          <w:pPr>
            <w:pStyle w:val="TOC3"/>
            <w:rPr>
              <w:rFonts w:ascii="Times New Roman" w:eastAsiaTheme="minorEastAsia" w:hAnsi="Times New Roman" w:cs="Times New Roman"/>
              <w:noProof/>
              <w:sz w:val="24"/>
              <w:szCs w:val="24"/>
            </w:rPr>
          </w:pPr>
        </w:p>
        <w:p w14:paraId="6CCEAA3F" w14:textId="10087BF3"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0" w:history="1">
            <w:r w:rsidRPr="00F459AF">
              <w:rPr>
                <w:rStyle w:val="Hyperlink"/>
                <w:rFonts w:ascii="Times New Roman" w:hAnsi="Times New Roman" w:cs="Times New Roman"/>
                <w:b/>
                <w:noProof/>
                <w:sz w:val="24"/>
                <w:szCs w:val="24"/>
              </w:rPr>
              <w:t>3.5 Data Analysi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F459AF">
              <w:rPr>
                <w:rFonts w:ascii="Times New Roman" w:hAnsi="Times New Roman" w:cs="Times New Roman"/>
                <w:noProof/>
                <w:webHidden/>
                <w:sz w:val="24"/>
                <w:szCs w:val="24"/>
              </w:rPr>
              <w:fldChar w:fldCharType="end"/>
            </w:r>
          </w:hyperlink>
        </w:p>
        <w:p w14:paraId="4F661651" w14:textId="672B1E3D"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1" w:history="1">
            <w:r w:rsidRPr="00F459AF">
              <w:rPr>
                <w:rStyle w:val="Hyperlink"/>
                <w:rFonts w:ascii="Times New Roman" w:hAnsi="Times New Roman" w:cs="Times New Roman"/>
                <w:b/>
                <w:noProof/>
                <w:sz w:val="24"/>
                <w:szCs w:val="24"/>
              </w:rPr>
              <w:t>CHAPTER 04</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1A73084E" w14:textId="6E5CBE8E"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2" w:history="1">
            <w:r w:rsidRPr="00F459AF">
              <w:rPr>
                <w:rStyle w:val="Hyperlink"/>
                <w:rFonts w:ascii="Times New Roman" w:hAnsi="Times New Roman" w:cs="Times New Roman"/>
                <w:b/>
                <w:noProof/>
                <w:sz w:val="24"/>
                <w:szCs w:val="24"/>
              </w:rPr>
              <w:t>RESULTS AND DISCUSSION</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4A125ADF" w14:textId="6EB8CAB2"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3" w:history="1">
            <w:r w:rsidRPr="00F459AF">
              <w:rPr>
                <w:rStyle w:val="Hyperlink"/>
                <w:rFonts w:ascii="Times New Roman" w:hAnsi="Times New Roman" w:cs="Times New Roman"/>
                <w:b/>
                <w:noProof/>
                <w:sz w:val="24"/>
                <w:szCs w:val="24"/>
              </w:rPr>
              <w:t xml:space="preserve">4.1 </w:t>
            </w:r>
            <w:r w:rsidRPr="00F459AF">
              <w:rPr>
                <w:rStyle w:val="Hyperlink"/>
                <w:rFonts w:ascii="Times New Roman" w:hAnsi="Times New Roman" w:cs="Times New Roman"/>
                <w:b/>
                <w:bCs/>
                <w:noProof/>
                <w:sz w:val="24"/>
                <w:szCs w:val="24"/>
              </w:rPr>
              <w:t>Determination of optimum seeding rate for modified dapog nursery</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3D35023E" w14:textId="6C6402E5" w:rsidR="00F459AF" w:rsidRPr="00F459AF" w:rsidRDefault="00F459AF" w:rsidP="00F459AF">
          <w:pPr>
            <w:pStyle w:val="TOC3"/>
            <w:rPr>
              <w:rFonts w:ascii="Times New Roman" w:eastAsiaTheme="minorEastAsia" w:hAnsi="Times New Roman" w:cs="Times New Roman"/>
              <w:noProof/>
              <w:sz w:val="24"/>
              <w:szCs w:val="24"/>
            </w:rPr>
          </w:pPr>
          <w:hyperlink w:anchor="_Toc536028834" w:history="1">
            <w:r w:rsidRPr="00F459AF">
              <w:rPr>
                <w:rStyle w:val="Hyperlink"/>
                <w:rFonts w:ascii="Times New Roman" w:hAnsi="Times New Roman" w:cs="Times New Roman"/>
                <w:b/>
                <w:noProof/>
                <w:sz w:val="24"/>
                <w:szCs w:val="24"/>
              </w:rPr>
              <w:t>4.1.1 Seedling Growth Parameter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35A3C736" w14:textId="6E85DC8B"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5" w:history="1">
            <w:r w:rsidRPr="00F459AF">
              <w:rPr>
                <w:rStyle w:val="Hyperlink"/>
                <w:rFonts w:ascii="Times New Roman" w:hAnsi="Times New Roman" w:cs="Times New Roman"/>
                <w:b/>
                <w:noProof/>
                <w:sz w:val="24"/>
                <w:szCs w:val="24"/>
              </w:rPr>
              <w:t>4.1.1.1 Seedling H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F459AF">
              <w:rPr>
                <w:rFonts w:ascii="Times New Roman" w:hAnsi="Times New Roman" w:cs="Times New Roman"/>
                <w:noProof/>
                <w:webHidden/>
                <w:sz w:val="24"/>
                <w:szCs w:val="24"/>
              </w:rPr>
              <w:fldChar w:fldCharType="end"/>
            </w:r>
          </w:hyperlink>
        </w:p>
        <w:p w14:paraId="671E2F6B" w14:textId="38391E54"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6" w:history="1">
            <w:r w:rsidRPr="00F459AF">
              <w:rPr>
                <w:rStyle w:val="Hyperlink"/>
                <w:rFonts w:ascii="Times New Roman" w:hAnsi="Times New Roman" w:cs="Times New Roman"/>
                <w:b/>
                <w:noProof/>
                <w:sz w:val="24"/>
                <w:szCs w:val="24"/>
              </w:rPr>
              <w:t>4.1.1.2 Seedling dry w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Pr="00F459AF">
              <w:rPr>
                <w:rFonts w:ascii="Times New Roman" w:hAnsi="Times New Roman" w:cs="Times New Roman"/>
                <w:noProof/>
                <w:webHidden/>
                <w:sz w:val="24"/>
                <w:szCs w:val="24"/>
              </w:rPr>
              <w:fldChar w:fldCharType="end"/>
            </w:r>
          </w:hyperlink>
        </w:p>
        <w:p w14:paraId="0C0DFCAF" w14:textId="692AF2EE"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7" w:history="1">
            <w:r w:rsidRPr="00F459AF">
              <w:rPr>
                <w:rStyle w:val="Hyperlink"/>
                <w:rFonts w:ascii="Times New Roman" w:hAnsi="Times New Roman" w:cs="Times New Roman"/>
                <w:b/>
                <w:noProof/>
                <w:sz w:val="24"/>
                <w:szCs w:val="24"/>
              </w:rPr>
              <w:t>4.1.1.3 Total root length</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F459AF">
              <w:rPr>
                <w:rFonts w:ascii="Times New Roman" w:hAnsi="Times New Roman" w:cs="Times New Roman"/>
                <w:noProof/>
                <w:webHidden/>
                <w:sz w:val="24"/>
                <w:szCs w:val="24"/>
              </w:rPr>
              <w:fldChar w:fldCharType="end"/>
            </w:r>
          </w:hyperlink>
        </w:p>
        <w:p w14:paraId="0FA36CC4" w14:textId="08EE17E5"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8" w:history="1">
            <w:r w:rsidRPr="00F459AF">
              <w:rPr>
                <w:rStyle w:val="Hyperlink"/>
                <w:rFonts w:ascii="Times New Roman" w:hAnsi="Times New Roman" w:cs="Times New Roman"/>
                <w:b/>
                <w:noProof/>
                <w:sz w:val="24"/>
                <w:szCs w:val="24"/>
              </w:rPr>
              <w:t>4.1.1.4 Number of seedlings dispensed per hill</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8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F459AF">
              <w:rPr>
                <w:rFonts w:ascii="Times New Roman" w:hAnsi="Times New Roman" w:cs="Times New Roman"/>
                <w:noProof/>
                <w:webHidden/>
                <w:sz w:val="24"/>
                <w:szCs w:val="24"/>
              </w:rPr>
              <w:fldChar w:fldCharType="end"/>
            </w:r>
          </w:hyperlink>
        </w:p>
        <w:p w14:paraId="0B904E9C" w14:textId="6A33A3FA"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9" w:history="1">
            <w:r w:rsidRPr="00F459AF">
              <w:rPr>
                <w:rStyle w:val="Hyperlink"/>
                <w:rFonts w:ascii="Times New Roman" w:hAnsi="Times New Roman" w:cs="Times New Roman"/>
                <w:b/>
                <w:noProof/>
                <w:sz w:val="24"/>
                <w:szCs w:val="24"/>
              </w:rPr>
              <w:t>4.1.1.5 Leaf greenness of seedlings (SPAD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39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F459AF">
              <w:rPr>
                <w:rFonts w:ascii="Times New Roman" w:hAnsi="Times New Roman" w:cs="Times New Roman"/>
                <w:noProof/>
                <w:webHidden/>
                <w:sz w:val="24"/>
                <w:szCs w:val="24"/>
              </w:rPr>
              <w:fldChar w:fldCharType="end"/>
            </w:r>
          </w:hyperlink>
        </w:p>
        <w:p w14:paraId="3A245B03" w14:textId="19116C4D"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0" w:history="1">
            <w:r w:rsidRPr="00F459AF">
              <w:rPr>
                <w:rStyle w:val="Hyperlink"/>
                <w:rFonts w:ascii="Times New Roman" w:hAnsi="Times New Roman" w:cs="Times New Roman"/>
                <w:b/>
                <w:noProof/>
                <w:sz w:val="24"/>
                <w:szCs w:val="24"/>
              </w:rPr>
              <w:t>4.1.1.6 Selection of the Optimum Seed rate for Nursery tray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F459AF">
              <w:rPr>
                <w:rFonts w:ascii="Times New Roman" w:hAnsi="Times New Roman" w:cs="Times New Roman"/>
                <w:noProof/>
                <w:webHidden/>
                <w:sz w:val="24"/>
                <w:szCs w:val="24"/>
              </w:rPr>
              <w:fldChar w:fldCharType="end"/>
            </w:r>
          </w:hyperlink>
        </w:p>
        <w:p w14:paraId="1FC45F9A" w14:textId="2F691427" w:rsidR="00F459AF" w:rsidRPr="00F459AF" w:rsidRDefault="00F4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41" w:history="1">
            <w:r w:rsidRPr="00F459AF">
              <w:rPr>
                <w:rStyle w:val="Hyperlink"/>
                <w:rFonts w:ascii="Times New Roman" w:hAnsi="Times New Roman" w:cs="Times New Roman"/>
                <w:b/>
                <w:noProof/>
                <w:sz w:val="24"/>
                <w:szCs w:val="24"/>
              </w:rPr>
              <w:t>4.2 Comparison of Mechanical Transplanting with other Establishment method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F459AF">
              <w:rPr>
                <w:rFonts w:ascii="Times New Roman" w:hAnsi="Times New Roman" w:cs="Times New Roman"/>
                <w:noProof/>
                <w:webHidden/>
                <w:sz w:val="24"/>
                <w:szCs w:val="24"/>
              </w:rPr>
              <w:fldChar w:fldCharType="end"/>
            </w:r>
          </w:hyperlink>
        </w:p>
        <w:p w14:paraId="4B9464CC" w14:textId="6DD69B6F" w:rsidR="00F459AF" w:rsidRPr="00F459AF" w:rsidRDefault="00F459AF" w:rsidP="00F459AF">
          <w:pPr>
            <w:pStyle w:val="TOC3"/>
            <w:rPr>
              <w:rFonts w:ascii="Times New Roman" w:eastAsiaTheme="minorEastAsia" w:hAnsi="Times New Roman" w:cs="Times New Roman"/>
              <w:noProof/>
              <w:sz w:val="24"/>
              <w:szCs w:val="24"/>
            </w:rPr>
          </w:pPr>
          <w:hyperlink w:anchor="_Toc536028842" w:history="1">
            <w:r w:rsidRPr="00F459AF">
              <w:rPr>
                <w:rStyle w:val="Hyperlink"/>
                <w:rFonts w:ascii="Times New Roman" w:hAnsi="Times New Roman" w:cs="Times New Roman"/>
                <w:b/>
                <w:noProof/>
                <w:sz w:val="24"/>
                <w:szCs w:val="24"/>
              </w:rPr>
              <w:t>4.2.1 Growth Parameters of Seedling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F459AF">
              <w:rPr>
                <w:rFonts w:ascii="Times New Roman" w:hAnsi="Times New Roman" w:cs="Times New Roman"/>
                <w:noProof/>
                <w:webHidden/>
                <w:sz w:val="24"/>
                <w:szCs w:val="24"/>
              </w:rPr>
              <w:fldChar w:fldCharType="end"/>
            </w:r>
          </w:hyperlink>
        </w:p>
        <w:p w14:paraId="16EBB563" w14:textId="2C9228CB"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3" w:history="1">
            <w:r w:rsidRPr="00F459AF">
              <w:rPr>
                <w:rStyle w:val="Hyperlink"/>
                <w:rFonts w:ascii="Times New Roman" w:hAnsi="Times New Roman" w:cs="Times New Roman"/>
                <w:b/>
                <w:noProof/>
                <w:sz w:val="24"/>
                <w:szCs w:val="24"/>
              </w:rPr>
              <w:t>4.2.1.1 Seedling H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F459AF">
              <w:rPr>
                <w:rFonts w:ascii="Times New Roman" w:hAnsi="Times New Roman" w:cs="Times New Roman"/>
                <w:noProof/>
                <w:webHidden/>
                <w:sz w:val="24"/>
                <w:szCs w:val="24"/>
              </w:rPr>
              <w:fldChar w:fldCharType="end"/>
            </w:r>
          </w:hyperlink>
        </w:p>
        <w:p w14:paraId="6B9A512F" w14:textId="22437D9C"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4" w:history="1">
            <w:r w:rsidRPr="00F459AF">
              <w:rPr>
                <w:rStyle w:val="Hyperlink"/>
                <w:rFonts w:ascii="Times New Roman" w:hAnsi="Times New Roman" w:cs="Times New Roman"/>
                <w:b/>
                <w:noProof/>
                <w:sz w:val="24"/>
                <w:szCs w:val="24"/>
              </w:rPr>
              <w:t>4.2.1.2 Seedling Dry weight</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F459AF">
              <w:rPr>
                <w:rFonts w:ascii="Times New Roman" w:hAnsi="Times New Roman" w:cs="Times New Roman"/>
                <w:noProof/>
                <w:webHidden/>
                <w:sz w:val="24"/>
                <w:szCs w:val="24"/>
              </w:rPr>
              <w:fldChar w:fldCharType="end"/>
            </w:r>
          </w:hyperlink>
        </w:p>
        <w:p w14:paraId="1A295716" w14:textId="511B1914" w:rsidR="00F459AF" w:rsidRPr="00F459AF" w:rsidRDefault="00F459AF" w:rsidP="00F459AF">
          <w:pPr>
            <w:pStyle w:val="TOC3"/>
            <w:rPr>
              <w:rFonts w:ascii="Times New Roman" w:eastAsiaTheme="minorEastAsia" w:hAnsi="Times New Roman" w:cs="Times New Roman"/>
              <w:noProof/>
              <w:sz w:val="24"/>
              <w:szCs w:val="24"/>
            </w:rPr>
          </w:pPr>
          <w:hyperlink w:anchor="_Toc536028845" w:history="1">
            <w:r w:rsidRPr="00F459AF">
              <w:rPr>
                <w:rStyle w:val="Hyperlink"/>
                <w:rFonts w:ascii="Times New Roman" w:hAnsi="Times New Roman" w:cs="Times New Roman"/>
                <w:b/>
                <w:noProof/>
                <w:sz w:val="24"/>
                <w:szCs w:val="24"/>
              </w:rPr>
              <w:t>4.2.2 Plant Growth Parameter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5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F459AF">
              <w:rPr>
                <w:rFonts w:ascii="Times New Roman" w:hAnsi="Times New Roman" w:cs="Times New Roman"/>
                <w:noProof/>
                <w:webHidden/>
                <w:sz w:val="24"/>
                <w:szCs w:val="24"/>
              </w:rPr>
              <w:fldChar w:fldCharType="end"/>
            </w:r>
          </w:hyperlink>
        </w:p>
        <w:p w14:paraId="3EFEA6C2" w14:textId="200C5BC2"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6" w:history="1">
            <w:r w:rsidRPr="00F459AF">
              <w:rPr>
                <w:rStyle w:val="Hyperlink"/>
                <w:rFonts w:ascii="Times New Roman" w:hAnsi="Times New Roman" w:cs="Times New Roman"/>
                <w:b/>
                <w:noProof/>
                <w:sz w:val="24"/>
                <w:szCs w:val="24"/>
              </w:rPr>
              <w:t>4.2.2.2 Ground Cover Percentage</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6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Pr="00F459AF">
              <w:rPr>
                <w:rFonts w:ascii="Times New Roman" w:hAnsi="Times New Roman" w:cs="Times New Roman"/>
                <w:noProof/>
                <w:webHidden/>
                <w:sz w:val="24"/>
                <w:szCs w:val="24"/>
              </w:rPr>
              <w:fldChar w:fldCharType="end"/>
            </w:r>
          </w:hyperlink>
        </w:p>
        <w:p w14:paraId="079F6134" w14:textId="23BAB821"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7" w:history="1">
            <w:r w:rsidRPr="00F459AF">
              <w:rPr>
                <w:rStyle w:val="Hyperlink"/>
                <w:rFonts w:ascii="Times New Roman" w:hAnsi="Times New Roman" w:cs="Times New Roman"/>
                <w:b/>
                <w:noProof/>
                <w:sz w:val="24"/>
                <w:szCs w:val="24"/>
              </w:rPr>
              <w:t>4.2.2.3 Number of plants per square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47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F459AF">
              <w:rPr>
                <w:rFonts w:ascii="Times New Roman" w:hAnsi="Times New Roman" w:cs="Times New Roman"/>
                <w:noProof/>
                <w:webHidden/>
                <w:sz w:val="24"/>
                <w:szCs w:val="24"/>
              </w:rPr>
              <w:fldChar w:fldCharType="end"/>
            </w:r>
          </w:hyperlink>
          <w:hyperlink w:anchor="_Toc536028849" w:history="1">
            <w:r w:rsidRPr="00F459AF">
              <w:rPr>
                <w:rStyle w:val="Hyperlink"/>
              </w:rPr>
              <w:t>_Toc536028849</w:t>
            </w:r>
          </w:hyperlink>
        </w:p>
        <w:p w14:paraId="0860AB30" w14:textId="3E8C2EFF"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0" w:history="1">
            <w:r w:rsidRPr="00F459AF">
              <w:rPr>
                <w:rStyle w:val="Hyperlink"/>
                <w:rFonts w:ascii="Times New Roman" w:hAnsi="Times New Roman" w:cs="Times New Roman"/>
                <w:b/>
                <w:noProof/>
                <w:sz w:val="24"/>
                <w:szCs w:val="24"/>
              </w:rPr>
              <w:t>4.2.2.4 Number of tillers per square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0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Pr="00F459AF">
              <w:rPr>
                <w:rFonts w:ascii="Times New Roman" w:hAnsi="Times New Roman" w:cs="Times New Roman"/>
                <w:noProof/>
                <w:webHidden/>
                <w:sz w:val="24"/>
                <w:szCs w:val="24"/>
              </w:rPr>
              <w:fldChar w:fldCharType="end"/>
            </w:r>
          </w:hyperlink>
        </w:p>
        <w:p w14:paraId="7F93FE41" w14:textId="7E6DD857" w:rsidR="00F459AF" w:rsidRPr="00F459AF" w:rsidRDefault="00F4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1" w:history="1">
            <w:r w:rsidRPr="00F459AF">
              <w:rPr>
                <w:rStyle w:val="Hyperlink"/>
                <w:rFonts w:ascii="Times New Roman" w:hAnsi="Times New Roman" w:cs="Times New Roman"/>
                <w:b/>
                <w:noProof/>
                <w:sz w:val="24"/>
                <w:szCs w:val="24"/>
              </w:rPr>
              <w:t>4.2.2.5 Leaf greenness of plants (SPAD meter)</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1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F459AF">
              <w:rPr>
                <w:rFonts w:ascii="Times New Roman" w:hAnsi="Times New Roman" w:cs="Times New Roman"/>
                <w:noProof/>
                <w:webHidden/>
                <w:sz w:val="24"/>
                <w:szCs w:val="24"/>
              </w:rPr>
              <w:fldChar w:fldCharType="end"/>
            </w:r>
          </w:hyperlink>
        </w:p>
        <w:p w14:paraId="6B8DF371" w14:textId="559F54AB"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2" w:history="1">
            <w:r w:rsidRPr="00F459AF">
              <w:rPr>
                <w:rStyle w:val="Hyperlink"/>
                <w:rFonts w:ascii="Times New Roman" w:hAnsi="Times New Roman" w:cs="Times New Roman"/>
                <w:b/>
                <w:noProof/>
                <w:sz w:val="24"/>
                <w:szCs w:val="24"/>
              </w:rPr>
              <w:t>CONCLUSION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2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F459AF">
              <w:rPr>
                <w:rFonts w:ascii="Times New Roman" w:hAnsi="Times New Roman" w:cs="Times New Roman"/>
                <w:noProof/>
                <w:webHidden/>
                <w:sz w:val="24"/>
                <w:szCs w:val="24"/>
              </w:rPr>
              <w:fldChar w:fldCharType="end"/>
            </w:r>
          </w:hyperlink>
        </w:p>
        <w:p w14:paraId="3FC126F8" w14:textId="349ABF69"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3" w:history="1">
            <w:r w:rsidRPr="00F459AF">
              <w:rPr>
                <w:rStyle w:val="Hyperlink"/>
                <w:rFonts w:ascii="Times New Roman" w:hAnsi="Times New Roman" w:cs="Times New Roman"/>
                <w:b/>
                <w:noProof/>
                <w:sz w:val="24"/>
                <w:szCs w:val="24"/>
              </w:rPr>
              <w:t>REFFEREN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3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F459AF">
              <w:rPr>
                <w:rFonts w:ascii="Times New Roman" w:hAnsi="Times New Roman" w:cs="Times New Roman"/>
                <w:noProof/>
                <w:webHidden/>
                <w:sz w:val="24"/>
                <w:szCs w:val="24"/>
              </w:rPr>
              <w:fldChar w:fldCharType="end"/>
            </w:r>
          </w:hyperlink>
        </w:p>
        <w:p w14:paraId="7000C7BD" w14:textId="40D985D9" w:rsidR="00F459AF" w:rsidRPr="00F459AF" w:rsidRDefault="00F4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4" w:history="1">
            <w:r w:rsidRPr="00F459AF">
              <w:rPr>
                <w:rStyle w:val="Hyperlink"/>
                <w:rFonts w:ascii="Times New Roman" w:hAnsi="Times New Roman" w:cs="Times New Roman"/>
                <w:b/>
                <w:noProof/>
                <w:sz w:val="24"/>
                <w:szCs w:val="24"/>
              </w:rPr>
              <w:t>APPENDICES</w:t>
            </w:r>
            <w:r w:rsidRPr="00F459AF">
              <w:rPr>
                <w:rFonts w:ascii="Times New Roman" w:hAnsi="Times New Roman" w:cs="Times New Roman"/>
                <w:noProof/>
                <w:webHidden/>
                <w:sz w:val="24"/>
                <w:szCs w:val="24"/>
              </w:rPr>
              <w:tab/>
            </w:r>
            <w:r w:rsidRPr="00F459AF">
              <w:rPr>
                <w:rFonts w:ascii="Times New Roman" w:hAnsi="Times New Roman" w:cs="Times New Roman"/>
                <w:noProof/>
                <w:webHidden/>
                <w:sz w:val="24"/>
                <w:szCs w:val="24"/>
              </w:rPr>
              <w:fldChar w:fldCharType="begin"/>
            </w:r>
            <w:r w:rsidRPr="00F459AF">
              <w:rPr>
                <w:rFonts w:ascii="Times New Roman" w:hAnsi="Times New Roman" w:cs="Times New Roman"/>
                <w:noProof/>
                <w:webHidden/>
                <w:sz w:val="24"/>
                <w:szCs w:val="24"/>
              </w:rPr>
              <w:instrText xml:space="preserve"> PAGEREF _Toc536028854 \h </w:instrText>
            </w:r>
            <w:r w:rsidRPr="00F459AF">
              <w:rPr>
                <w:rFonts w:ascii="Times New Roman" w:hAnsi="Times New Roman" w:cs="Times New Roman"/>
                <w:noProof/>
                <w:webHidden/>
                <w:sz w:val="24"/>
                <w:szCs w:val="24"/>
              </w:rPr>
            </w:r>
            <w:r w:rsidRPr="00F459A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Pr="00F459AF">
              <w:rPr>
                <w:rFonts w:ascii="Times New Roman" w:hAnsi="Times New Roman" w:cs="Times New Roman"/>
                <w:noProof/>
                <w:webHidden/>
                <w:sz w:val="24"/>
                <w:szCs w:val="24"/>
              </w:rPr>
              <w:fldChar w:fldCharType="end"/>
            </w:r>
          </w:hyperlink>
        </w:p>
        <w:p w14:paraId="64E2FE82" w14:textId="24B60B26" w:rsidR="008F4DF4" w:rsidRPr="00FF22F6" w:rsidRDefault="00603DC7" w:rsidP="00F459AF">
          <w:pPr>
            <w:pStyle w:val="TOC1"/>
            <w:tabs>
              <w:tab w:val="right" w:leader="dot" w:pos="8777"/>
            </w:tabs>
            <w:spacing w:line="480" w:lineRule="auto"/>
            <w:rPr>
              <w:rFonts w:ascii="Times New Roman" w:hAnsi="Times New Roman" w:cs="Times New Roman"/>
              <w:b/>
              <w:bCs/>
              <w:noProof/>
              <w:sz w:val="24"/>
              <w:szCs w:val="24"/>
            </w:rPr>
          </w:pPr>
          <w:r w:rsidRPr="00F459AF">
            <w:rPr>
              <w:rFonts w:ascii="Times New Roman" w:hAnsi="Times New Roman" w:cs="Times New Roman"/>
              <w:b/>
              <w:bCs/>
              <w:noProof/>
              <w:sz w:val="24"/>
              <w:szCs w:val="24"/>
            </w:rPr>
            <w:fldChar w:fldCharType="end"/>
          </w:r>
        </w:p>
      </w:sdtContent>
    </w:sdt>
    <w:p w14:paraId="148F3BC3" w14:textId="77777777" w:rsidR="00F459AF" w:rsidRDefault="00F459AF" w:rsidP="00FD2EC9">
      <w:pPr>
        <w:pStyle w:val="Heading1"/>
        <w:spacing w:line="480" w:lineRule="auto"/>
        <w:jc w:val="center"/>
        <w:rPr>
          <w:rFonts w:ascii="Times New Roman" w:hAnsi="Times New Roman" w:cs="Times New Roman"/>
          <w:b/>
          <w:color w:val="auto"/>
          <w:sz w:val="24"/>
          <w:szCs w:val="24"/>
        </w:rPr>
      </w:pPr>
      <w:bookmarkStart w:id="6" w:name="_Toc536028790"/>
    </w:p>
    <w:p w14:paraId="1DD27C66"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F917A6E"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854376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102DD39"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3CB9E7E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1119DA3"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DC69964"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E69902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0AE8C7E8"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B8AC09A"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201A5A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8BBB24C" w14:textId="450E96F3" w:rsidR="00F459AF" w:rsidRDefault="00F459AF" w:rsidP="00FD2EC9">
      <w:pPr>
        <w:pStyle w:val="Heading1"/>
        <w:spacing w:line="480" w:lineRule="auto"/>
        <w:jc w:val="center"/>
        <w:rPr>
          <w:rFonts w:ascii="Times New Roman" w:hAnsi="Times New Roman" w:cs="Times New Roman"/>
          <w:b/>
          <w:color w:val="auto"/>
          <w:sz w:val="24"/>
          <w:szCs w:val="24"/>
        </w:rPr>
      </w:pPr>
    </w:p>
    <w:p w14:paraId="5BC1C244" w14:textId="33468A50" w:rsidR="00F459AF" w:rsidRDefault="00F459AF" w:rsidP="00F459AF"/>
    <w:p w14:paraId="3CB69F6B" w14:textId="6DF01697" w:rsidR="00F459AF" w:rsidRDefault="00F459AF" w:rsidP="00FD2EC9">
      <w:pPr>
        <w:pStyle w:val="Heading1"/>
        <w:spacing w:line="480" w:lineRule="auto"/>
        <w:jc w:val="center"/>
        <w:rPr>
          <w:rFonts w:asciiTheme="minorHAnsi" w:eastAsiaTheme="minorHAnsi" w:hAnsiTheme="minorHAnsi" w:cstheme="minorBidi"/>
          <w:color w:val="auto"/>
          <w:sz w:val="22"/>
          <w:szCs w:val="22"/>
        </w:rPr>
      </w:pPr>
    </w:p>
    <w:p w14:paraId="2E9F89EE" w14:textId="77777777" w:rsidR="00F459AF" w:rsidRPr="00F459AF" w:rsidRDefault="00F459AF" w:rsidP="00F459AF"/>
    <w:p w14:paraId="3CAC137B" w14:textId="53B4087E" w:rsidR="00170F50" w:rsidRPr="00FD2EC9" w:rsidRDefault="00170F50" w:rsidP="00FD2EC9">
      <w:pPr>
        <w:pStyle w:val="Heading1"/>
        <w:spacing w:line="480" w:lineRule="auto"/>
        <w:jc w:val="center"/>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LIST OF FIGURES</w:t>
      </w:r>
      <w:bookmarkEnd w:id="6"/>
    </w:p>
    <w:p w14:paraId="4AB79E40" w14:textId="77777777"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Figure 3." </w:instrText>
      </w:r>
      <w:r w:rsidRPr="00D95C28">
        <w:rPr>
          <w:rFonts w:ascii="Times New Roman" w:hAnsi="Times New Roman" w:cs="Times New Roman"/>
          <w:b/>
          <w:sz w:val="24"/>
          <w:szCs w:val="24"/>
        </w:rPr>
        <w:fldChar w:fldCharType="separate"/>
      </w:r>
      <w:hyperlink w:anchor="_Toc536027892" w:history="1">
        <w:r w:rsidRPr="00D95C28">
          <w:rPr>
            <w:rStyle w:val="Hyperlink"/>
            <w:rFonts w:ascii="Times New Roman" w:hAnsi="Times New Roman" w:cs="Times New Roman"/>
            <w:b/>
            <w:noProof/>
            <w:color w:val="auto"/>
            <w:sz w:val="24"/>
            <w:szCs w:val="24"/>
          </w:rPr>
          <w:t>Figure 3. 2 Layout of nursery tray experiment</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892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0</w:t>
        </w:r>
        <w:r w:rsidRPr="00D95C28">
          <w:rPr>
            <w:rFonts w:ascii="Times New Roman" w:hAnsi="Times New Roman" w:cs="Times New Roman"/>
            <w:noProof/>
            <w:webHidden/>
            <w:sz w:val="24"/>
            <w:szCs w:val="24"/>
          </w:rPr>
          <w:fldChar w:fldCharType="end"/>
        </w:r>
      </w:hyperlink>
    </w:p>
    <w:p w14:paraId="013ECFFA" w14:textId="77777777"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93" w:history="1">
        <w:r w:rsidRPr="00D95C28">
          <w:rPr>
            <w:rStyle w:val="Hyperlink"/>
            <w:rFonts w:ascii="Times New Roman" w:hAnsi="Times New Roman" w:cs="Times New Roman"/>
            <w:b/>
            <w:noProof/>
            <w:color w:val="auto"/>
            <w:sz w:val="24"/>
            <w:szCs w:val="24"/>
          </w:rPr>
          <w:t>Figure 3. 3 Layout of the experiment field</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893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2</w:t>
        </w:r>
        <w:r w:rsidRPr="00D95C28">
          <w:rPr>
            <w:rFonts w:ascii="Times New Roman" w:hAnsi="Times New Roman" w:cs="Times New Roman"/>
            <w:noProof/>
            <w:webHidden/>
            <w:sz w:val="24"/>
            <w:szCs w:val="24"/>
          </w:rPr>
          <w:fldChar w:fldCharType="end"/>
        </w:r>
      </w:hyperlink>
    </w:p>
    <w:p w14:paraId="22C74BDB" w14:textId="06AF27C9" w:rsidR="005A2034" w:rsidRPr="00D95C28" w:rsidRDefault="00D95C28" w:rsidP="00D95C28">
      <w:pPr>
        <w:pStyle w:val="TableofFigures"/>
        <w:tabs>
          <w:tab w:val="right" w:leader="dot" w:pos="8777"/>
        </w:tabs>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D862D6" w:rsidRPr="00D95C28">
        <w:rPr>
          <w:rFonts w:ascii="Times New Roman" w:hAnsi="Times New Roman" w:cs="Times New Roman"/>
          <w:b/>
          <w:sz w:val="24"/>
          <w:szCs w:val="24"/>
        </w:rPr>
        <w:fldChar w:fldCharType="begin"/>
      </w:r>
      <w:r w:rsidR="00D862D6" w:rsidRPr="00D95C28">
        <w:rPr>
          <w:rFonts w:ascii="Times New Roman" w:hAnsi="Times New Roman" w:cs="Times New Roman"/>
          <w:b/>
          <w:sz w:val="24"/>
          <w:szCs w:val="24"/>
        </w:rPr>
        <w:instrText xml:space="preserve"> TOC \h \z \c "Figure 4." </w:instrText>
      </w:r>
      <w:r w:rsidR="00D862D6" w:rsidRPr="00D95C28">
        <w:rPr>
          <w:rFonts w:ascii="Times New Roman" w:hAnsi="Times New Roman" w:cs="Times New Roman"/>
          <w:b/>
          <w:sz w:val="24"/>
          <w:szCs w:val="24"/>
        </w:rPr>
        <w:fldChar w:fldCharType="separate"/>
      </w:r>
      <w:hyperlink w:anchor="_Toc536027526" w:history="1">
        <w:r w:rsidR="005A2034" w:rsidRPr="00D95C28">
          <w:rPr>
            <w:rStyle w:val="Hyperlink"/>
            <w:rFonts w:ascii="Times New Roman" w:hAnsi="Times New Roman" w:cs="Times New Roman"/>
            <w:b/>
            <w:noProof/>
            <w:color w:val="auto"/>
            <w:sz w:val="24"/>
            <w:szCs w:val="24"/>
          </w:rPr>
          <w:t>Figure</w:t>
        </w:r>
        <w:r w:rsidR="005A2034" w:rsidRPr="00D95C28">
          <w:rPr>
            <w:rStyle w:val="Hyperlink"/>
            <w:rFonts w:ascii="Times New Roman" w:hAnsi="Times New Roman" w:cs="Times New Roman"/>
            <w:b/>
            <w:noProof/>
            <w:color w:val="auto"/>
            <w:sz w:val="24"/>
            <w:szCs w:val="24"/>
          </w:rPr>
          <w:t xml:space="preserve"> 4. 1 Mean seedling h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0</w:t>
        </w:r>
        <w:r w:rsidR="005A2034" w:rsidRPr="00D95C28">
          <w:rPr>
            <w:rFonts w:ascii="Times New Roman" w:hAnsi="Times New Roman" w:cs="Times New Roman"/>
            <w:noProof/>
            <w:webHidden/>
            <w:sz w:val="24"/>
            <w:szCs w:val="24"/>
          </w:rPr>
          <w:fldChar w:fldCharType="end"/>
        </w:r>
      </w:hyperlink>
    </w:p>
    <w:p w14:paraId="52B5DCFC" w14:textId="7C1D27B1"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7" w:history="1">
        <w:r w:rsidRPr="00D95C28">
          <w:rPr>
            <w:rStyle w:val="Hyperlink"/>
            <w:rFonts w:ascii="Times New Roman" w:hAnsi="Times New Roman" w:cs="Times New Roman"/>
            <w:b/>
            <w:noProof/>
            <w:color w:val="auto"/>
            <w:sz w:val="24"/>
            <w:szCs w:val="24"/>
          </w:rPr>
          <w:t>Figure 4. 2 Variation of Mean seedling dry weight of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27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2</w:t>
        </w:r>
        <w:r w:rsidRPr="00D95C28">
          <w:rPr>
            <w:rFonts w:ascii="Times New Roman" w:hAnsi="Times New Roman" w:cs="Times New Roman"/>
            <w:noProof/>
            <w:webHidden/>
            <w:sz w:val="24"/>
            <w:szCs w:val="24"/>
          </w:rPr>
          <w:fldChar w:fldCharType="end"/>
        </w:r>
      </w:hyperlink>
    </w:p>
    <w:p w14:paraId="25EB93E1" w14:textId="1E0122B3"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8" w:history="1">
        <w:r w:rsidRPr="00D95C28">
          <w:rPr>
            <w:rStyle w:val="Hyperlink"/>
            <w:rFonts w:ascii="Times New Roman" w:hAnsi="Times New Roman" w:cs="Times New Roman"/>
            <w:b/>
            <w:noProof/>
            <w:color w:val="auto"/>
            <w:sz w:val="24"/>
            <w:szCs w:val="24"/>
          </w:rPr>
          <w:t>Figure 4. 3 Variation of Mean total root length of seedlings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28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4</w:t>
        </w:r>
        <w:r w:rsidRPr="00D95C28">
          <w:rPr>
            <w:rFonts w:ascii="Times New Roman" w:hAnsi="Times New Roman" w:cs="Times New Roman"/>
            <w:noProof/>
            <w:webHidden/>
            <w:sz w:val="24"/>
            <w:szCs w:val="24"/>
          </w:rPr>
          <w:fldChar w:fldCharType="end"/>
        </w:r>
      </w:hyperlink>
    </w:p>
    <w:p w14:paraId="5994DA88" w14:textId="6939986D"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9" w:history="1">
        <w:r w:rsidRPr="00D95C28">
          <w:rPr>
            <w:rStyle w:val="Hyperlink"/>
            <w:rFonts w:ascii="Times New Roman" w:hAnsi="Times New Roman" w:cs="Times New Roman"/>
            <w:b/>
            <w:noProof/>
            <w:color w:val="auto"/>
            <w:sz w:val="24"/>
            <w:szCs w:val="24"/>
          </w:rPr>
          <w:t>Figure 4. 4 Mean number of seedlings dispensed per hill from the transplanter in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29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6</w:t>
        </w:r>
        <w:r w:rsidRPr="00D95C28">
          <w:rPr>
            <w:rFonts w:ascii="Times New Roman" w:hAnsi="Times New Roman" w:cs="Times New Roman"/>
            <w:noProof/>
            <w:webHidden/>
            <w:sz w:val="24"/>
            <w:szCs w:val="24"/>
          </w:rPr>
          <w:fldChar w:fldCharType="end"/>
        </w:r>
      </w:hyperlink>
    </w:p>
    <w:p w14:paraId="3E906B4C" w14:textId="55FA692C"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0" w:history="1">
        <w:r w:rsidRPr="00D95C28">
          <w:rPr>
            <w:rStyle w:val="Hyperlink"/>
            <w:rFonts w:ascii="Times New Roman" w:hAnsi="Times New Roman" w:cs="Times New Roman"/>
            <w:b/>
            <w:noProof/>
            <w:color w:val="auto"/>
            <w:sz w:val="24"/>
            <w:szCs w:val="24"/>
          </w:rPr>
          <w:t>Figure 4. 5 Leaf greenness of seedlings (SPAD meter)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0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48</w:t>
        </w:r>
        <w:r w:rsidRPr="00D95C28">
          <w:rPr>
            <w:rFonts w:ascii="Times New Roman" w:hAnsi="Times New Roman" w:cs="Times New Roman"/>
            <w:noProof/>
            <w:webHidden/>
            <w:sz w:val="24"/>
            <w:szCs w:val="24"/>
          </w:rPr>
          <w:fldChar w:fldCharType="end"/>
        </w:r>
      </w:hyperlink>
    </w:p>
    <w:p w14:paraId="45711EEC" w14:textId="43BFB38D"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1" w:history="1">
        <w:r w:rsidRPr="00D95C28">
          <w:rPr>
            <w:rStyle w:val="Hyperlink"/>
            <w:rFonts w:ascii="Times New Roman" w:hAnsi="Times New Roman" w:cs="Times New Roman"/>
            <w:b/>
            <w:noProof/>
            <w:color w:val="auto"/>
            <w:sz w:val="24"/>
            <w:szCs w:val="24"/>
          </w:rPr>
          <w:t>Figure 4. 6 Mean seedling height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1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2</w:t>
        </w:r>
        <w:r w:rsidRPr="00D95C28">
          <w:rPr>
            <w:rFonts w:ascii="Times New Roman" w:hAnsi="Times New Roman" w:cs="Times New Roman"/>
            <w:noProof/>
            <w:webHidden/>
            <w:sz w:val="24"/>
            <w:szCs w:val="24"/>
          </w:rPr>
          <w:fldChar w:fldCharType="end"/>
        </w:r>
      </w:hyperlink>
    </w:p>
    <w:p w14:paraId="1FBC152F" w14:textId="29C5DB32"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2" w:history="1">
        <w:r w:rsidRPr="00D95C28">
          <w:rPr>
            <w:rStyle w:val="Hyperlink"/>
            <w:rFonts w:ascii="Times New Roman" w:hAnsi="Times New Roman" w:cs="Times New Roman"/>
            <w:b/>
            <w:noProof/>
            <w:color w:val="auto"/>
            <w:sz w:val="24"/>
            <w:szCs w:val="24"/>
          </w:rPr>
          <w:t>Figure 4. 7 Mean dry weight of seedlings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2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4</w:t>
        </w:r>
        <w:r w:rsidRPr="00D95C28">
          <w:rPr>
            <w:rFonts w:ascii="Times New Roman" w:hAnsi="Times New Roman" w:cs="Times New Roman"/>
            <w:noProof/>
            <w:webHidden/>
            <w:sz w:val="24"/>
            <w:szCs w:val="24"/>
          </w:rPr>
          <w:fldChar w:fldCharType="end"/>
        </w:r>
      </w:hyperlink>
    </w:p>
    <w:p w14:paraId="0D857090" w14:textId="39D02BA1"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3" w:history="1">
        <w:r w:rsidRPr="00D95C28">
          <w:rPr>
            <w:rStyle w:val="Hyperlink"/>
            <w:rFonts w:ascii="Times New Roman" w:hAnsi="Times New Roman" w:cs="Times New Roman"/>
            <w:b/>
            <w:noProof/>
            <w:color w:val="auto"/>
            <w:sz w:val="24"/>
            <w:szCs w:val="24"/>
          </w:rPr>
          <w:t>Figure 4. 8 Mean total root length of seedlings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3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6</w:t>
        </w:r>
        <w:r w:rsidRPr="00D95C28">
          <w:rPr>
            <w:rFonts w:ascii="Times New Roman" w:hAnsi="Times New Roman" w:cs="Times New Roman"/>
            <w:noProof/>
            <w:webHidden/>
            <w:sz w:val="24"/>
            <w:szCs w:val="24"/>
          </w:rPr>
          <w:fldChar w:fldCharType="end"/>
        </w:r>
      </w:hyperlink>
    </w:p>
    <w:p w14:paraId="533BF889" w14:textId="2B5A091E"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4" w:history="1">
        <w:r w:rsidRPr="00D95C28">
          <w:rPr>
            <w:rStyle w:val="Hyperlink"/>
            <w:rFonts w:ascii="Times New Roman" w:hAnsi="Times New Roman" w:cs="Times New Roman"/>
            <w:b/>
            <w:noProof/>
            <w:color w:val="auto"/>
            <w:sz w:val="24"/>
            <w:szCs w:val="24"/>
          </w:rPr>
          <w:t>Figure 4. 9 Leaf greenness of seedlings (SPAD meter)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4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7</w:t>
        </w:r>
        <w:r w:rsidRPr="00D95C28">
          <w:rPr>
            <w:rFonts w:ascii="Times New Roman" w:hAnsi="Times New Roman" w:cs="Times New Roman"/>
            <w:noProof/>
            <w:webHidden/>
            <w:sz w:val="24"/>
            <w:szCs w:val="24"/>
          </w:rPr>
          <w:fldChar w:fldCharType="end"/>
        </w:r>
      </w:hyperlink>
    </w:p>
    <w:p w14:paraId="3EBA90C3" w14:textId="1B224D60"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5" w:history="1">
        <w:r w:rsidRPr="00D95C28">
          <w:rPr>
            <w:rStyle w:val="Hyperlink"/>
            <w:rFonts w:ascii="Times New Roman" w:hAnsi="Times New Roman" w:cs="Times New Roman"/>
            <w:b/>
            <w:noProof/>
            <w:color w:val="auto"/>
            <w:sz w:val="24"/>
            <w:szCs w:val="24"/>
          </w:rPr>
          <w:t>Figure 4.10 Mean Plant height at in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5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59</w:t>
        </w:r>
        <w:r w:rsidRPr="00D95C28">
          <w:rPr>
            <w:rFonts w:ascii="Times New Roman" w:hAnsi="Times New Roman" w:cs="Times New Roman"/>
            <w:noProof/>
            <w:webHidden/>
            <w:sz w:val="24"/>
            <w:szCs w:val="24"/>
          </w:rPr>
          <w:fldChar w:fldCharType="end"/>
        </w:r>
      </w:hyperlink>
    </w:p>
    <w:p w14:paraId="16505F63" w14:textId="1B5B4681"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6" w:history="1">
        <w:r w:rsidRPr="00D95C28">
          <w:rPr>
            <w:rStyle w:val="Hyperlink"/>
            <w:rFonts w:ascii="Times New Roman" w:hAnsi="Times New Roman" w:cs="Times New Roman"/>
            <w:b/>
            <w:noProof/>
            <w:color w:val="auto"/>
            <w:sz w:val="24"/>
            <w:szCs w:val="24"/>
          </w:rPr>
          <w:t>Figure 4. 11 Ground cover %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6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1</w:t>
        </w:r>
        <w:r w:rsidRPr="00D95C28">
          <w:rPr>
            <w:rFonts w:ascii="Times New Roman" w:hAnsi="Times New Roman" w:cs="Times New Roman"/>
            <w:noProof/>
            <w:webHidden/>
            <w:sz w:val="24"/>
            <w:szCs w:val="24"/>
          </w:rPr>
          <w:fldChar w:fldCharType="end"/>
        </w:r>
      </w:hyperlink>
    </w:p>
    <w:p w14:paraId="24680493" w14:textId="5B4DB8DE"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7" w:history="1">
        <w:r w:rsidRPr="00D95C28">
          <w:rPr>
            <w:rStyle w:val="Hyperlink"/>
            <w:rFonts w:ascii="Times New Roman" w:hAnsi="Times New Roman" w:cs="Times New Roman"/>
            <w:b/>
            <w:noProof/>
            <w:color w:val="auto"/>
            <w:sz w:val="24"/>
            <w:szCs w:val="24"/>
          </w:rPr>
          <w:t>Figure 4. 12 Number of plants per square meter in (a) Bg 360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7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3</w:t>
        </w:r>
        <w:r w:rsidRPr="00D95C28">
          <w:rPr>
            <w:rFonts w:ascii="Times New Roman" w:hAnsi="Times New Roman" w:cs="Times New Roman"/>
            <w:noProof/>
            <w:webHidden/>
            <w:sz w:val="24"/>
            <w:szCs w:val="24"/>
          </w:rPr>
          <w:fldChar w:fldCharType="end"/>
        </w:r>
      </w:hyperlink>
    </w:p>
    <w:p w14:paraId="45844A4D" w14:textId="72A70E94" w:rsidR="005A2034" w:rsidRPr="00D95C28" w:rsidRDefault="005A203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8" w:history="1">
        <w:r w:rsidRPr="00D95C28">
          <w:rPr>
            <w:rStyle w:val="Hyperlink"/>
            <w:rFonts w:ascii="Times New Roman" w:hAnsi="Times New Roman" w:cs="Times New Roman"/>
            <w:b/>
            <w:noProof/>
            <w:color w:val="auto"/>
            <w:sz w:val="24"/>
            <w:szCs w:val="24"/>
          </w:rPr>
          <w:t>Figure 4. 13 Number of tillers per square meter in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8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5</w:t>
        </w:r>
        <w:r w:rsidRPr="00D95C28">
          <w:rPr>
            <w:rFonts w:ascii="Times New Roman" w:hAnsi="Times New Roman" w:cs="Times New Roman"/>
            <w:noProof/>
            <w:webHidden/>
            <w:sz w:val="24"/>
            <w:szCs w:val="24"/>
          </w:rPr>
          <w:fldChar w:fldCharType="end"/>
        </w:r>
      </w:hyperlink>
    </w:p>
    <w:p w14:paraId="7F235013" w14:textId="725444F9" w:rsidR="005A2034" w:rsidRPr="00D95C28" w:rsidRDefault="005A2034" w:rsidP="00D95C28">
      <w:pPr>
        <w:pStyle w:val="TableofFigures"/>
        <w:tabs>
          <w:tab w:val="right" w:leader="dot" w:pos="8777"/>
        </w:tabs>
        <w:spacing w:line="480" w:lineRule="auto"/>
        <w:rPr>
          <w:rStyle w:val="Hyperlink"/>
          <w:rFonts w:ascii="Times New Roman" w:hAnsi="Times New Roman" w:cs="Times New Roman"/>
          <w:noProof/>
          <w:color w:val="auto"/>
          <w:sz w:val="24"/>
          <w:szCs w:val="24"/>
        </w:rPr>
      </w:pPr>
      <w:hyperlink w:anchor="_Toc536027539" w:history="1">
        <w:r w:rsidRPr="00D95C28">
          <w:rPr>
            <w:rStyle w:val="Hyperlink"/>
            <w:rFonts w:ascii="Times New Roman" w:hAnsi="Times New Roman" w:cs="Times New Roman"/>
            <w:b/>
            <w:noProof/>
            <w:color w:val="auto"/>
            <w:sz w:val="24"/>
            <w:szCs w:val="24"/>
          </w:rPr>
          <w:t>Figure 4. 14 Leaf greenness of plants (SPAD meter) (a) Bg 360 and (b) Bg 374</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539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66</w:t>
        </w:r>
        <w:r w:rsidRPr="00D95C28">
          <w:rPr>
            <w:rFonts w:ascii="Times New Roman" w:hAnsi="Times New Roman" w:cs="Times New Roman"/>
            <w:noProof/>
            <w:webHidden/>
            <w:sz w:val="24"/>
            <w:szCs w:val="24"/>
          </w:rPr>
          <w:fldChar w:fldCharType="end"/>
        </w:r>
      </w:hyperlink>
    </w:p>
    <w:p w14:paraId="25E6F6CD" w14:textId="4E1C2AE7" w:rsidR="00D95C28" w:rsidRPr="00D95C28" w:rsidRDefault="00D95C28" w:rsidP="00D95C28">
      <w:pPr>
        <w:spacing w:line="480" w:lineRule="auto"/>
        <w:rPr>
          <w:rFonts w:ascii="Times New Roman" w:hAnsi="Times New Roman" w:cs="Times New Roman"/>
          <w:sz w:val="24"/>
          <w:szCs w:val="24"/>
        </w:rPr>
      </w:pPr>
    </w:p>
    <w:p w14:paraId="29A6CD04" w14:textId="7F13D7E8" w:rsidR="00D95C28" w:rsidRPr="00D95C28" w:rsidRDefault="00D95C28" w:rsidP="00D95C28">
      <w:pPr>
        <w:spacing w:line="480" w:lineRule="auto"/>
        <w:rPr>
          <w:rFonts w:ascii="Times New Roman" w:hAnsi="Times New Roman" w:cs="Times New Roman"/>
          <w:sz w:val="24"/>
          <w:szCs w:val="24"/>
        </w:rPr>
      </w:pPr>
    </w:p>
    <w:p w14:paraId="374EEE18" w14:textId="6A10F0A6" w:rsidR="00D95C28" w:rsidRPr="00D95C28" w:rsidRDefault="00D95C28" w:rsidP="00D95C28">
      <w:pPr>
        <w:spacing w:line="480" w:lineRule="auto"/>
        <w:rPr>
          <w:rFonts w:ascii="Times New Roman" w:hAnsi="Times New Roman" w:cs="Times New Roman"/>
          <w:sz w:val="24"/>
          <w:szCs w:val="24"/>
        </w:rPr>
      </w:pPr>
    </w:p>
    <w:p w14:paraId="1809CE39" w14:textId="0497269C" w:rsidR="00F44353" w:rsidRPr="00D95C28" w:rsidRDefault="00D862D6"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F44353" w:rsidRPr="00D95C28">
        <w:rPr>
          <w:rFonts w:ascii="Times New Roman" w:hAnsi="Times New Roman" w:cs="Times New Roman"/>
          <w:b/>
          <w:sz w:val="24"/>
          <w:szCs w:val="24"/>
        </w:rPr>
        <w:br w:type="page"/>
      </w:r>
    </w:p>
    <w:p w14:paraId="397CEEBD" w14:textId="2637506C" w:rsidR="00D95C28" w:rsidRPr="00FD2EC9" w:rsidRDefault="00D95C28" w:rsidP="00FD2EC9">
      <w:pPr>
        <w:pStyle w:val="Caption"/>
        <w:keepNext/>
        <w:jc w:val="center"/>
        <w:outlineLvl w:val="0"/>
        <w:rPr>
          <w:rFonts w:ascii="Times New Roman" w:hAnsi="Times New Roman" w:cs="Times New Roman"/>
          <w:b/>
          <w:i w:val="0"/>
          <w:color w:val="auto"/>
          <w:sz w:val="24"/>
          <w:szCs w:val="24"/>
        </w:rPr>
      </w:pPr>
      <w:bookmarkStart w:id="7" w:name="_Toc533978038"/>
      <w:bookmarkStart w:id="8" w:name="_Toc536028791"/>
      <w:bookmarkStart w:id="9" w:name="_GoBack"/>
      <w:bookmarkEnd w:id="9"/>
      <w:r w:rsidRPr="00A53DEF">
        <w:rPr>
          <w:rFonts w:ascii="Times New Roman" w:hAnsi="Times New Roman" w:cs="Times New Roman"/>
          <w:b/>
          <w:i w:val="0"/>
          <w:color w:val="auto"/>
          <w:sz w:val="24"/>
          <w:szCs w:val="24"/>
        </w:rPr>
        <w:lastRenderedPageBreak/>
        <w:t>LIST OF P</w:t>
      </w:r>
      <w:r>
        <w:rPr>
          <w:rFonts w:ascii="Times New Roman" w:hAnsi="Times New Roman" w:cs="Times New Roman"/>
          <w:b/>
          <w:i w:val="0"/>
          <w:color w:val="auto"/>
          <w:sz w:val="24"/>
          <w:szCs w:val="24"/>
        </w:rPr>
        <w:t>LATES</w:t>
      </w:r>
      <w:bookmarkEnd w:id="8"/>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TOC \h \z \c "Plate 3." </w:instrText>
      </w:r>
      <w:r>
        <w:rPr>
          <w:rFonts w:ascii="Times New Roman" w:hAnsi="Times New Roman" w:cs="Times New Roman"/>
          <w:b/>
          <w:i w:val="0"/>
          <w:color w:val="auto"/>
          <w:sz w:val="24"/>
          <w:szCs w:val="24"/>
        </w:rPr>
        <w:fldChar w:fldCharType="separate"/>
      </w:r>
    </w:p>
    <w:p w14:paraId="08DF99E3"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5" w:history="1">
        <w:r w:rsidRPr="00FD2EC9">
          <w:rPr>
            <w:rStyle w:val="Hyperlink"/>
            <w:rFonts w:ascii="Times New Roman" w:hAnsi="Times New Roman" w:cs="Times New Roman"/>
            <w:b/>
            <w:noProof/>
            <w:sz w:val="24"/>
            <w:szCs w:val="24"/>
          </w:rPr>
          <w:t>Plate 3. 1 Arrangement of the nursery trays for the experiment</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5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0</w:t>
        </w:r>
        <w:r w:rsidRPr="00FD2EC9">
          <w:rPr>
            <w:rFonts w:ascii="Times New Roman" w:hAnsi="Times New Roman" w:cs="Times New Roman"/>
            <w:noProof/>
            <w:webHidden/>
            <w:sz w:val="24"/>
            <w:szCs w:val="24"/>
          </w:rPr>
          <w:fldChar w:fldCharType="end"/>
        </w:r>
      </w:hyperlink>
    </w:p>
    <w:p w14:paraId="051F5483"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6" w:history="1">
        <w:r w:rsidRPr="00FD2EC9">
          <w:rPr>
            <w:rStyle w:val="Hyperlink"/>
            <w:rFonts w:ascii="Times New Roman" w:hAnsi="Times New Roman" w:cs="Times New Roman"/>
            <w:b/>
            <w:noProof/>
            <w:sz w:val="24"/>
            <w:szCs w:val="24"/>
          </w:rPr>
          <w:t>Plate 3. 2 Kubota NSP-4W self-propelled walking behind type transplanter</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6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3</w:t>
        </w:r>
        <w:r w:rsidRPr="00FD2EC9">
          <w:rPr>
            <w:rFonts w:ascii="Times New Roman" w:hAnsi="Times New Roman" w:cs="Times New Roman"/>
            <w:noProof/>
            <w:webHidden/>
            <w:sz w:val="24"/>
            <w:szCs w:val="24"/>
          </w:rPr>
          <w:fldChar w:fldCharType="end"/>
        </w:r>
      </w:hyperlink>
    </w:p>
    <w:p w14:paraId="1DF9DE2A"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7" w:history="1">
        <w:r w:rsidRPr="00FD2EC9">
          <w:rPr>
            <w:rStyle w:val="Hyperlink"/>
            <w:rFonts w:ascii="Times New Roman" w:hAnsi="Times New Roman" w:cs="Times New Roman"/>
            <w:b/>
            <w:noProof/>
            <w:sz w:val="24"/>
            <w:szCs w:val="24"/>
          </w:rPr>
          <w:t>Plate 3. 3 (a) The root scanner WinRhizo 2016 and (b) scanned image produced by the scanner.</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7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6</w:t>
        </w:r>
        <w:r w:rsidRPr="00FD2EC9">
          <w:rPr>
            <w:rFonts w:ascii="Times New Roman" w:hAnsi="Times New Roman" w:cs="Times New Roman"/>
            <w:noProof/>
            <w:webHidden/>
            <w:sz w:val="24"/>
            <w:szCs w:val="24"/>
          </w:rPr>
          <w:fldChar w:fldCharType="end"/>
        </w:r>
      </w:hyperlink>
    </w:p>
    <w:p w14:paraId="15CCAA0E" w14:textId="77777777" w:rsidR="00D95C28" w:rsidRPr="00FD2EC9" w:rsidRDefault="00D95C28"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8" w:history="1">
        <w:r w:rsidRPr="00FD2EC9">
          <w:rPr>
            <w:rStyle w:val="Hyperlink"/>
            <w:rFonts w:ascii="Times New Roman" w:hAnsi="Times New Roman" w:cs="Times New Roman"/>
            <w:b/>
            <w:noProof/>
            <w:sz w:val="24"/>
            <w:szCs w:val="24"/>
          </w:rPr>
          <w:t>Plate 3. 4</w:t>
        </w:r>
        <w:r w:rsidRPr="00FD2EC9">
          <w:rPr>
            <w:rStyle w:val="Hyperlink"/>
            <w:rFonts w:ascii="Times New Roman" w:hAnsi="Times New Roman" w:cs="Times New Roman"/>
            <w:b/>
            <w:bCs/>
            <w:noProof/>
            <w:sz w:val="24"/>
            <w:szCs w:val="24"/>
          </w:rPr>
          <w:t xml:space="preserve"> SPAD meter (MINOLTA 502)</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8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7</w:t>
        </w:r>
        <w:r w:rsidRPr="00FD2EC9">
          <w:rPr>
            <w:rFonts w:ascii="Times New Roman" w:hAnsi="Times New Roman" w:cs="Times New Roman"/>
            <w:noProof/>
            <w:webHidden/>
            <w:sz w:val="24"/>
            <w:szCs w:val="24"/>
          </w:rPr>
          <w:fldChar w:fldCharType="end"/>
        </w:r>
      </w:hyperlink>
    </w:p>
    <w:p w14:paraId="67A4A8C9" w14:textId="2D3A3339" w:rsidR="00D95C28" w:rsidRPr="00FD2EC9" w:rsidRDefault="00D95C28" w:rsidP="00FD2EC9">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819" w:history="1">
        <w:r w:rsidRPr="00FD2EC9">
          <w:rPr>
            <w:rStyle w:val="Hyperlink"/>
            <w:rFonts w:ascii="Times New Roman" w:hAnsi="Times New Roman" w:cs="Times New Roman"/>
            <w:b/>
            <w:noProof/>
            <w:sz w:val="24"/>
            <w:szCs w:val="24"/>
          </w:rPr>
          <w:t>Plate 3. 5 Layout for measuring ground cover percentage in the blocks.</w:t>
        </w:r>
        <w:r w:rsidRPr="00FD2EC9">
          <w:rPr>
            <w:rFonts w:ascii="Times New Roman" w:hAnsi="Times New Roman" w:cs="Times New Roman"/>
            <w:noProof/>
            <w:webHidden/>
            <w:sz w:val="24"/>
            <w:szCs w:val="24"/>
          </w:rPr>
          <w:tab/>
        </w:r>
        <w:r w:rsidRPr="00FD2EC9">
          <w:rPr>
            <w:rFonts w:ascii="Times New Roman" w:hAnsi="Times New Roman" w:cs="Times New Roman"/>
            <w:noProof/>
            <w:webHidden/>
            <w:sz w:val="24"/>
            <w:szCs w:val="24"/>
          </w:rPr>
          <w:fldChar w:fldCharType="begin"/>
        </w:r>
        <w:r w:rsidRPr="00FD2EC9">
          <w:rPr>
            <w:rFonts w:ascii="Times New Roman" w:hAnsi="Times New Roman" w:cs="Times New Roman"/>
            <w:noProof/>
            <w:webHidden/>
            <w:sz w:val="24"/>
            <w:szCs w:val="24"/>
          </w:rPr>
          <w:instrText xml:space="preserve"> PAGEREF _Toc536027819 \h </w:instrText>
        </w:r>
        <w:r w:rsidRPr="00FD2EC9">
          <w:rPr>
            <w:rFonts w:ascii="Times New Roman" w:hAnsi="Times New Roman" w:cs="Times New Roman"/>
            <w:noProof/>
            <w:webHidden/>
            <w:sz w:val="24"/>
            <w:szCs w:val="24"/>
          </w:rPr>
        </w:r>
        <w:r w:rsidRPr="00FD2EC9">
          <w:rPr>
            <w:rFonts w:ascii="Times New Roman" w:hAnsi="Times New Roman" w:cs="Times New Roman"/>
            <w:noProof/>
            <w:webHidden/>
            <w:sz w:val="24"/>
            <w:szCs w:val="24"/>
          </w:rPr>
          <w:fldChar w:fldCharType="separate"/>
        </w:r>
        <w:r w:rsidRPr="00FD2EC9">
          <w:rPr>
            <w:rFonts w:ascii="Times New Roman" w:hAnsi="Times New Roman" w:cs="Times New Roman"/>
            <w:noProof/>
            <w:webHidden/>
            <w:sz w:val="24"/>
            <w:szCs w:val="24"/>
          </w:rPr>
          <w:t>38</w:t>
        </w:r>
        <w:r w:rsidRPr="00FD2EC9">
          <w:rPr>
            <w:rFonts w:ascii="Times New Roman" w:hAnsi="Times New Roman" w:cs="Times New Roman"/>
            <w:noProof/>
            <w:webHidden/>
            <w:sz w:val="24"/>
            <w:szCs w:val="24"/>
          </w:rPr>
          <w:fldChar w:fldCharType="end"/>
        </w:r>
      </w:hyperlink>
    </w:p>
    <w:p w14:paraId="2CCBDB70" w14:textId="77777777" w:rsidR="00FD2EC9" w:rsidRPr="00FD2EC9" w:rsidRDefault="00FD2EC9" w:rsidP="00FD2EC9">
      <w:pPr>
        <w:spacing w:line="480" w:lineRule="auto"/>
        <w:rPr>
          <w:rFonts w:ascii="Times New Roman" w:hAnsi="Times New Roman" w:cs="Times New Roman"/>
          <w:sz w:val="24"/>
          <w:szCs w:val="24"/>
        </w:rPr>
      </w:pPr>
    </w:p>
    <w:p w14:paraId="345C7144" w14:textId="23AE2757" w:rsidR="00FD2EC9" w:rsidRDefault="00FD2EC9" w:rsidP="00FD2EC9">
      <w:pPr>
        <w:pStyle w:val="TableofFigures"/>
        <w:tabs>
          <w:tab w:val="right" w:leader="dot" w:pos="8777"/>
        </w:tabs>
        <w:rPr>
          <w:rFonts w:eastAsiaTheme="minorEastAsia"/>
          <w:noProof/>
        </w:rPr>
      </w:pPr>
    </w:p>
    <w:p w14:paraId="14D46CBE" w14:textId="77777777" w:rsidR="00FD2EC9" w:rsidRPr="00FD2EC9" w:rsidRDefault="00FD2EC9" w:rsidP="00FD2EC9"/>
    <w:p w14:paraId="32EC0EB9" w14:textId="2CA6B6BE" w:rsidR="00D95C28" w:rsidRPr="00A53DEF" w:rsidRDefault="00D95C28" w:rsidP="00D95C28">
      <w:pPr>
        <w:pStyle w:val="Caption"/>
        <w:keepNext/>
        <w:jc w:val="center"/>
        <w:outlineLvl w:val="0"/>
        <w:rPr>
          <w:rFonts w:ascii="Times New Roman" w:hAnsi="Times New Roman" w:cs="Times New Roman"/>
          <w:b/>
          <w:i w:val="0"/>
          <w:color w:val="auto"/>
          <w:sz w:val="24"/>
          <w:szCs w:val="24"/>
        </w:rPr>
      </w:pPr>
      <w:r>
        <w:rPr>
          <w:rFonts w:ascii="Times New Roman" w:hAnsi="Times New Roman" w:cs="Times New Roman"/>
          <w:b/>
          <w:i w:val="0"/>
          <w:color w:val="auto"/>
          <w:sz w:val="24"/>
          <w:szCs w:val="24"/>
        </w:rPr>
        <w:fldChar w:fldCharType="end"/>
      </w:r>
    </w:p>
    <w:p w14:paraId="0078E885" w14:textId="77777777" w:rsidR="00D95C28" w:rsidRDefault="00D95C28">
      <w:pPr>
        <w:pStyle w:val="TableofFigures"/>
        <w:tabs>
          <w:tab w:val="right" w:leader="dot" w:pos="8777"/>
        </w:tabs>
        <w:rPr>
          <w:rFonts w:ascii="Times New Roman" w:hAnsi="Times New Roman" w:cs="Times New Roman"/>
          <w:b/>
          <w:sz w:val="24"/>
          <w:szCs w:val="24"/>
        </w:rPr>
      </w:pPr>
    </w:p>
    <w:p w14:paraId="37F67952" w14:textId="57E33B75" w:rsidR="00FD2EC9" w:rsidRDefault="00D95C28" w:rsidP="00FD2EC9">
      <w:pPr>
        <w:pStyle w:val="TableofFigures"/>
        <w:tabs>
          <w:tab w:val="right" w:leader="dot" w:pos="8777"/>
        </w:tabs>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p>
    <w:p w14:paraId="79322EE9" w14:textId="44C97C20" w:rsidR="00D95C28" w:rsidRDefault="00D95C28">
      <w:pPr>
        <w:pStyle w:val="TableofFigures"/>
        <w:tabs>
          <w:tab w:val="right" w:leader="dot" w:pos="8777"/>
        </w:tabs>
        <w:rPr>
          <w:rFonts w:eastAsiaTheme="minorEastAsia"/>
          <w:noProof/>
        </w:rPr>
      </w:pPr>
    </w:p>
    <w:p w14:paraId="5F7A3A2D" w14:textId="3661CD54" w:rsidR="00D862D6" w:rsidRDefault="00D95C28" w:rsidP="00272FDA">
      <w:pPr>
        <w:pStyle w:val="Heading1"/>
        <w:spacing w:before="120" w:after="120"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47931CC6" w14:textId="77777777" w:rsidR="005A2034" w:rsidRDefault="005A2034" w:rsidP="00170F50"/>
    <w:p w14:paraId="6477D319" w14:textId="77777777" w:rsidR="00A53DEF" w:rsidRDefault="00A53DEF"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10" w:name="_Toc536028792"/>
      <w:r w:rsidRPr="00D620CA">
        <w:rPr>
          <w:rFonts w:ascii="Times New Roman" w:hAnsi="Times New Roman" w:cs="Times New Roman"/>
          <w:b/>
          <w:color w:val="auto"/>
          <w:sz w:val="24"/>
          <w:szCs w:val="24"/>
        </w:rPr>
        <w:lastRenderedPageBreak/>
        <w:t>LIST OF TABLES</w:t>
      </w:r>
      <w:bookmarkEnd w:id="10"/>
    </w:p>
    <w:p w14:paraId="449031EF" w14:textId="77777777" w:rsidR="00D620CA" w:rsidRPr="00D620CA" w:rsidRDefault="00D620CA" w:rsidP="00D620CA"/>
    <w:p w14:paraId="1E431161" w14:textId="7C3F5026" w:rsidR="00D95C28" w:rsidRPr="00D95C28" w:rsidRDefault="00D620CA"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Table 3." </w:instrText>
      </w:r>
      <w:r w:rsidRPr="00D95C28">
        <w:rPr>
          <w:rFonts w:ascii="Times New Roman" w:hAnsi="Times New Roman" w:cs="Times New Roman"/>
          <w:b/>
          <w:sz w:val="24"/>
          <w:szCs w:val="24"/>
        </w:rPr>
        <w:fldChar w:fldCharType="separate"/>
      </w:r>
      <w:hyperlink w:anchor="_Toc536027637" w:history="1">
        <w:r w:rsidR="00D95C28" w:rsidRPr="00D95C28">
          <w:rPr>
            <w:rStyle w:val="Hyperlink"/>
            <w:rFonts w:ascii="Times New Roman" w:hAnsi="Times New Roman" w:cs="Times New Roman"/>
            <w:b/>
            <w:noProof/>
            <w:sz w:val="24"/>
            <w:szCs w:val="24"/>
          </w:rPr>
          <w:t>Table 3. 1 Treatment combinations</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637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28</w:t>
        </w:r>
        <w:r w:rsidR="00D95C28" w:rsidRPr="00D95C28">
          <w:rPr>
            <w:rFonts w:ascii="Times New Roman" w:hAnsi="Times New Roman" w:cs="Times New Roman"/>
            <w:noProof/>
            <w:webHidden/>
            <w:sz w:val="24"/>
            <w:szCs w:val="24"/>
          </w:rPr>
          <w:fldChar w:fldCharType="end"/>
        </w:r>
      </w:hyperlink>
    </w:p>
    <w:p w14:paraId="0DFE7EFF" w14:textId="67E6BB5A"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638" w:history="1">
        <w:r w:rsidRPr="00D95C28">
          <w:rPr>
            <w:rStyle w:val="Hyperlink"/>
            <w:rFonts w:ascii="Times New Roman" w:hAnsi="Times New Roman" w:cs="Times New Roman"/>
            <w:b/>
            <w:noProof/>
            <w:sz w:val="24"/>
            <w:szCs w:val="24"/>
          </w:rPr>
          <w:t>Table 3. 2 Treatment combinations</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638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29</w:t>
        </w:r>
        <w:r w:rsidRPr="00D95C28">
          <w:rPr>
            <w:rFonts w:ascii="Times New Roman" w:hAnsi="Times New Roman" w:cs="Times New Roman"/>
            <w:noProof/>
            <w:webHidden/>
            <w:sz w:val="24"/>
            <w:szCs w:val="24"/>
          </w:rPr>
          <w:fldChar w:fldCharType="end"/>
        </w:r>
      </w:hyperlink>
    </w:p>
    <w:p w14:paraId="775ABE6C" w14:textId="6FE76CDC"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639" w:history="1">
        <w:r w:rsidRPr="00D95C28">
          <w:rPr>
            <w:rStyle w:val="Hyperlink"/>
            <w:rFonts w:ascii="Times New Roman" w:hAnsi="Times New Roman" w:cs="Times New Roman"/>
            <w:b/>
            <w:noProof/>
            <w:sz w:val="24"/>
            <w:szCs w:val="24"/>
          </w:rPr>
          <w:t>Table 3. 3 Fertilizer recommendation for the three- and half--month age transplanted varieties</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639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4</w:t>
        </w:r>
        <w:r w:rsidRPr="00D95C28">
          <w:rPr>
            <w:rFonts w:ascii="Times New Roman" w:hAnsi="Times New Roman" w:cs="Times New Roman"/>
            <w:noProof/>
            <w:webHidden/>
            <w:sz w:val="24"/>
            <w:szCs w:val="24"/>
          </w:rPr>
          <w:fldChar w:fldCharType="end"/>
        </w:r>
      </w:hyperlink>
    </w:p>
    <w:p w14:paraId="6F482181" w14:textId="1FBF5CC8" w:rsidR="00D95C28" w:rsidRPr="00D95C28" w:rsidRDefault="00D95C28" w:rsidP="00D95C28">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640" w:history="1">
        <w:r w:rsidRPr="00D95C28">
          <w:rPr>
            <w:rStyle w:val="Hyperlink"/>
            <w:rFonts w:ascii="Times New Roman" w:hAnsi="Times New Roman" w:cs="Times New Roman"/>
            <w:b/>
            <w:noProof/>
            <w:sz w:val="24"/>
            <w:szCs w:val="24"/>
          </w:rPr>
          <w:t>Table 3. 4 Fertilizer recommendation for the three- and half--month age direct seeded varieties</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640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5</w:t>
        </w:r>
        <w:r w:rsidRPr="00D95C28">
          <w:rPr>
            <w:rFonts w:ascii="Times New Roman" w:hAnsi="Times New Roman" w:cs="Times New Roman"/>
            <w:noProof/>
            <w:webHidden/>
            <w:sz w:val="24"/>
            <w:szCs w:val="24"/>
          </w:rPr>
          <w:fldChar w:fldCharType="end"/>
        </w:r>
      </w:hyperlink>
    </w:p>
    <w:p w14:paraId="0B5736DB" w14:textId="397B38AB" w:rsidR="00D95C28" w:rsidRDefault="00D95C28" w:rsidP="00D95C28">
      <w:pPr>
        <w:spacing w:line="480" w:lineRule="auto"/>
        <w:rPr>
          <w:rFonts w:ascii="Times New Roman" w:hAnsi="Times New Roman" w:cs="Times New Roman"/>
          <w:sz w:val="24"/>
          <w:szCs w:val="24"/>
        </w:rPr>
      </w:pPr>
    </w:p>
    <w:p w14:paraId="4739BD5B" w14:textId="0D221F9B" w:rsidR="00F459AF" w:rsidRDefault="00F459AF" w:rsidP="00D95C28">
      <w:pPr>
        <w:spacing w:line="480" w:lineRule="auto"/>
        <w:rPr>
          <w:rFonts w:ascii="Times New Roman" w:hAnsi="Times New Roman" w:cs="Times New Roman"/>
          <w:sz w:val="24"/>
          <w:szCs w:val="24"/>
        </w:rPr>
      </w:pPr>
    </w:p>
    <w:p w14:paraId="71234516" w14:textId="77777777" w:rsidR="00F459AF" w:rsidRPr="00D95C28" w:rsidRDefault="00F459AF" w:rsidP="00D95C28">
      <w:pPr>
        <w:spacing w:line="480" w:lineRule="auto"/>
        <w:rPr>
          <w:rFonts w:ascii="Times New Roman" w:hAnsi="Times New Roman" w:cs="Times New Roman"/>
          <w:sz w:val="24"/>
          <w:szCs w:val="24"/>
        </w:rPr>
      </w:pPr>
    </w:p>
    <w:p w14:paraId="3C99692D" w14:textId="7FF119A1" w:rsidR="00D620CA" w:rsidRPr="00D862D6" w:rsidRDefault="00D620CA"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1" w:name="_Toc536028793"/>
      <w:r>
        <w:rPr>
          <w:rFonts w:ascii="Times New Roman" w:hAnsi="Times New Roman" w:cs="Times New Roman"/>
          <w:b/>
          <w:color w:val="auto"/>
          <w:sz w:val="24"/>
          <w:szCs w:val="24"/>
        </w:rPr>
        <w:lastRenderedPageBreak/>
        <w:t>ABBREVIATIONS</w:t>
      </w:r>
      <w:bookmarkEnd w:id="11"/>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2" w:name="_Toc536028794"/>
      <w:r w:rsidRPr="00A44BA0">
        <w:rPr>
          <w:rFonts w:ascii="Times New Roman" w:hAnsi="Times New Roman" w:cs="Times New Roman"/>
          <w:b/>
          <w:color w:val="auto"/>
          <w:sz w:val="24"/>
          <w:szCs w:val="24"/>
        </w:rPr>
        <w:lastRenderedPageBreak/>
        <w:t>CHAPTER 01</w:t>
      </w:r>
      <w:bookmarkEnd w:id="7"/>
      <w:bookmarkEnd w:id="12"/>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3" w:name="_Toc533978039"/>
      <w:bookmarkStart w:id="14" w:name="_Toc536028795"/>
      <w:r w:rsidRPr="00A44BA0">
        <w:rPr>
          <w:rFonts w:ascii="Times New Roman" w:hAnsi="Times New Roman" w:cs="Times New Roman"/>
          <w:b/>
          <w:color w:val="auto"/>
          <w:sz w:val="24"/>
          <w:szCs w:val="24"/>
        </w:rPr>
        <w:t>INTRODUCTION</w:t>
      </w:r>
      <w:bookmarkEnd w:id="13"/>
      <w:bookmarkEnd w:id="14"/>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labor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4A3F1CA0"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5" w:name="_Toc533978040"/>
      <w:bookmarkStart w:id="16" w:name="_Toc536028796"/>
      <w:r w:rsidRPr="00A44BA0">
        <w:rPr>
          <w:rFonts w:ascii="Times New Roman" w:hAnsi="Times New Roman" w:cs="Times New Roman"/>
          <w:b/>
          <w:color w:val="auto"/>
          <w:sz w:val="24"/>
          <w:szCs w:val="24"/>
        </w:rPr>
        <w:t>Objectives</w:t>
      </w:r>
      <w:bookmarkEnd w:id="15"/>
      <w:bookmarkEnd w:id="16"/>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7" w:name="_Toc533978041"/>
      <w:bookmarkStart w:id="18" w:name="_Toc536028797"/>
      <w:r w:rsidRPr="00A44BA0">
        <w:rPr>
          <w:rFonts w:ascii="Times New Roman" w:hAnsi="Times New Roman" w:cs="Times New Roman"/>
          <w:b/>
          <w:color w:val="auto"/>
        </w:rPr>
        <w:t>1.1.1 General Objective</w:t>
      </w:r>
      <w:bookmarkEnd w:id="17"/>
      <w:bookmarkEnd w:id="18"/>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9" w:name="_Toc533978042"/>
      <w:bookmarkStart w:id="20" w:name="_Toc536028798"/>
      <w:r w:rsidRPr="00A44BA0">
        <w:rPr>
          <w:rFonts w:ascii="Times New Roman" w:hAnsi="Times New Roman" w:cs="Times New Roman"/>
          <w:b/>
          <w:color w:val="auto"/>
        </w:rPr>
        <w:t>1.1.2 Specific Objective</w:t>
      </w:r>
      <w:bookmarkEnd w:id="19"/>
      <w:bookmarkEnd w:id="20"/>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1" w:name="_Toc533978043"/>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6028799"/>
      <w:r w:rsidRPr="00A44BA0">
        <w:rPr>
          <w:rFonts w:ascii="Times New Roman" w:hAnsi="Times New Roman" w:cs="Times New Roman"/>
          <w:b/>
          <w:color w:val="auto"/>
          <w:sz w:val="24"/>
          <w:szCs w:val="24"/>
        </w:rPr>
        <w:lastRenderedPageBreak/>
        <w:t>CHAPTER 02</w:t>
      </w:r>
      <w:bookmarkEnd w:id="21"/>
      <w:bookmarkEnd w:id="22"/>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3" w:name="_Toc533978044"/>
      <w:bookmarkStart w:id="24" w:name="_Toc536028800"/>
      <w:r w:rsidRPr="00A44BA0">
        <w:rPr>
          <w:rFonts w:ascii="Times New Roman" w:hAnsi="Times New Roman" w:cs="Times New Roman"/>
          <w:b/>
          <w:color w:val="auto"/>
          <w:sz w:val="24"/>
          <w:szCs w:val="24"/>
        </w:rPr>
        <w:t>LITERATURE REVIEW</w:t>
      </w:r>
      <w:bookmarkEnd w:id="23"/>
      <w:bookmarkEnd w:id="24"/>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45"/>
      <w:bookmarkStart w:id="26" w:name="_Toc536028801"/>
      <w:r w:rsidRPr="00A44BA0">
        <w:rPr>
          <w:rFonts w:ascii="Times New Roman" w:hAnsi="Times New Roman" w:cs="Times New Roman"/>
          <w:b/>
          <w:color w:val="auto"/>
          <w:sz w:val="24"/>
          <w:szCs w:val="24"/>
        </w:rPr>
        <w:t>2.1 Rice plant</w:t>
      </w:r>
      <w:bookmarkEnd w:id="25"/>
      <w:bookmarkEnd w:id="26"/>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7" w:name="_Toc533978046"/>
      <w:bookmarkStart w:id="28" w:name="_Toc536028802"/>
      <w:r w:rsidRPr="00A44BA0">
        <w:rPr>
          <w:rFonts w:ascii="Times New Roman" w:hAnsi="Times New Roman" w:cs="Times New Roman"/>
          <w:b/>
          <w:color w:val="auto"/>
        </w:rPr>
        <w:t>2.11 Botanical Classification</w:t>
      </w:r>
      <w:bookmarkEnd w:id="27"/>
      <w:bookmarkEnd w:id="28"/>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9" w:name="_Toc533978047"/>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6028803"/>
      <w:r w:rsidRPr="00A44BA0">
        <w:rPr>
          <w:rFonts w:ascii="Times New Roman" w:hAnsi="Times New Roman" w:cs="Times New Roman"/>
          <w:b/>
          <w:color w:val="auto"/>
          <w:sz w:val="24"/>
          <w:szCs w:val="24"/>
        </w:rPr>
        <w:t>2.2 Paddy Cultivation in Sri Lanka</w:t>
      </w:r>
      <w:bookmarkEnd w:id="29"/>
      <w:bookmarkEnd w:id="30"/>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1" w:name="_Toc533978048"/>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bookmarkStart w:id="32" w:name="_Toc536028804"/>
      <w:r w:rsidRPr="00A44BA0">
        <w:rPr>
          <w:rFonts w:ascii="Times New Roman" w:hAnsi="Times New Roman" w:cs="Times New Roman"/>
          <w:b/>
          <w:color w:val="auto"/>
          <w:sz w:val="24"/>
          <w:szCs w:val="24"/>
        </w:rPr>
        <w:t>2.3 Constrains to the Rice Cultivation in Sri Lanka</w:t>
      </w:r>
      <w:bookmarkEnd w:id="31"/>
      <w:bookmarkEnd w:id="32"/>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So as 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1F903F09"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3" w:name="_Toc533978049"/>
      <w:bookmarkStart w:id="34" w:name="_Toc536028805"/>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3"/>
      <w:bookmarkEnd w:id="34"/>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w:t>
      </w:r>
      <w:r w:rsidRPr="00A44BA0">
        <w:rPr>
          <w:rFonts w:ascii="Times New Roman" w:hAnsi="Times New Roman" w:cs="Times New Roman"/>
          <w:sz w:val="24"/>
          <w:szCs w:val="24"/>
        </w:rPr>
        <w:lastRenderedPageBreak/>
        <w:t xml:space="preserve">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5" w:name="_Toc533978050"/>
      <w:bookmarkStart w:id="36" w:name="_Toc536028806"/>
      <w:r w:rsidRPr="00A44BA0">
        <w:rPr>
          <w:rFonts w:ascii="Times New Roman" w:hAnsi="Times New Roman" w:cs="Times New Roman"/>
          <w:b/>
          <w:color w:val="auto"/>
          <w:sz w:val="24"/>
          <w:szCs w:val="24"/>
        </w:rPr>
        <w:lastRenderedPageBreak/>
        <w:t>2.5 Transplanting of Rice</w:t>
      </w:r>
      <w:bookmarkEnd w:id="35"/>
      <w:bookmarkEnd w:id="36"/>
    </w:p>
    <w:p w14:paraId="07094E32" w14:textId="17C472E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most commonly practiced 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8014367" w:rsidR="00272FDA" w:rsidRPr="009248BC" w:rsidRDefault="00272FDA" w:rsidP="009248BC">
      <w:pPr>
        <w:spacing w:line="480" w:lineRule="auto"/>
        <w:jc w:val="both"/>
        <w:rPr>
          <w:rFonts w:ascii="Times New Roman" w:hAnsi="Times New Roman" w:cs="Times New Roman"/>
          <w:sz w:val="24"/>
          <w:szCs w:val="24"/>
        </w:rPr>
      </w:pPr>
      <w:r w:rsidRPr="009248BC">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9248BC">
        <w:rPr>
          <w:rFonts w:ascii="Times New Roman" w:hAnsi="Times New Roman" w:cs="Times New Roman"/>
          <w:sz w:val="24"/>
          <w:szCs w:val="24"/>
        </w:rPr>
        <w:t>spikelets</w:t>
      </w:r>
      <w:proofErr w:type="spellEnd"/>
      <w:r w:rsidRPr="009248BC">
        <w:rPr>
          <w:rFonts w:ascii="Times New Roman" w:hAnsi="Times New Roman" w:cs="Times New Roman"/>
          <w:sz w:val="24"/>
          <w:szCs w:val="24"/>
        </w:rPr>
        <w:t xml:space="preserve"> per panicle which ultimately gives an increased gra</w:t>
      </w:r>
      <w:r w:rsidR="008904AA" w:rsidRPr="009248BC">
        <w:rPr>
          <w:rFonts w:ascii="Times New Roman" w:hAnsi="Times New Roman" w:cs="Times New Roman"/>
          <w:sz w:val="24"/>
          <w:szCs w:val="24"/>
        </w:rPr>
        <w:t>i</w:t>
      </w:r>
      <w:r w:rsidRPr="009248BC">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009248BC" w:rsidRPr="009248BC">
        <w:rPr>
          <w:rFonts w:ascii="Times New Roman" w:hAnsi="Times New Roman" w:cs="Times New Roman"/>
          <w:sz w:val="24"/>
          <w:szCs w:val="24"/>
        </w:rPr>
        <w:fldChar w:fldCharType="begin" w:fldLock="1"/>
      </w:r>
      <w:r w:rsidR="009248BC" w:rsidRPr="009248BC">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Jamil","given":"M.","non-dropping-particle":"","parse-names":false,"suffix":""},{"dropping-particle":"","family":"Hussain","given":"A","non-dropping-particle":"","parse-names":false,"suffix":""}],"container-title":"Theoretical and Applied Genetics","id":"ITEM-1","issue":"8","issued":{"date-parts":[["2003"]]},"page":"1419-1432","title":"EFFECT OF DIFFERENT PLANTING METHODS AND NITROGEN LEVELS ON GROWTHAND YIELD OF RICE (BASMATI·385)","type":"article-journal","volume":"107"},"uris":["http://www.mendeley.com/documents/?uuid=f9574837-ebfb-42c2-b137-ffaedf2c7864"]}],"mendeley":{"formattedCitation":"(Jamil and Hussain, 2003)","plainTextFormattedCitation":"(Jamil and Hussain, 2003)"},"properties":{"noteIndex":0},"schema":"https://github.com/citation-style-language/schema/raw/master/csl-citation.json"}</w:instrText>
      </w:r>
      <w:r w:rsidR="009248BC" w:rsidRPr="009248BC">
        <w:rPr>
          <w:rFonts w:ascii="Times New Roman" w:hAnsi="Times New Roman" w:cs="Times New Roman"/>
          <w:sz w:val="24"/>
          <w:szCs w:val="24"/>
        </w:rPr>
        <w:fldChar w:fldCharType="separate"/>
      </w:r>
      <w:r w:rsidR="009248BC" w:rsidRPr="009248BC">
        <w:rPr>
          <w:rFonts w:ascii="Times New Roman" w:hAnsi="Times New Roman" w:cs="Times New Roman"/>
          <w:noProof/>
          <w:sz w:val="24"/>
          <w:szCs w:val="24"/>
        </w:rPr>
        <w:t>(Jamil and Hussain, 2003)</w:t>
      </w:r>
      <w:r w:rsidR="009248BC" w:rsidRPr="009248BC">
        <w:rPr>
          <w:rFonts w:ascii="Times New Roman" w:hAnsi="Times New Roman" w:cs="Times New Roman"/>
          <w:sz w:val="24"/>
          <w:szCs w:val="24"/>
        </w:rPr>
        <w:fldChar w:fldCharType="end"/>
      </w:r>
      <w:r w:rsidRPr="009248BC">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8904AA">
      <w:pPr>
        <w:pStyle w:val="Heading3"/>
        <w:spacing w:line="480" w:lineRule="auto"/>
        <w:rPr>
          <w:rFonts w:ascii="Times New Roman" w:hAnsi="Times New Roman" w:cs="Times New Roman"/>
          <w:b/>
          <w:color w:val="auto"/>
        </w:rPr>
      </w:pPr>
      <w:bookmarkStart w:id="37" w:name="_Toc533978051"/>
      <w:bookmarkStart w:id="38" w:name="_Toc536028807"/>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7"/>
      <w:bookmarkEnd w:id="38"/>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9" w:name="_Toc533978052"/>
      <w:bookmarkStart w:id="40" w:name="_Toc536028808"/>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9"/>
      <w:bookmarkEnd w:id="40"/>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5538970E"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1" w:name="_Toc533978053"/>
      <w:bookmarkStart w:id="42" w:name="_Toc536028809"/>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1"/>
      <w:bookmarkEnd w:id="42"/>
    </w:p>
    <w:p w14:paraId="1D39A6EB" w14:textId="5FBCB5D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Gaikwad et al.,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Islam et al., 2016b;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 xml:space="preserve">Closing Rice Yield Gaps in Asia (CORIGAP)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49EFB1B4"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B72141">
        <w:rPr>
          <w:rFonts w:ascii="Times New Roman" w:hAnsi="Times New Roman" w:cs="Times New Roman"/>
          <w:noProof/>
          <w:sz w:val="24"/>
          <w:szCs w:val="24"/>
        </w:rPr>
        <w:t>(</w:t>
      </w:r>
      <w:r w:rsidR="00B72141" w:rsidRPr="00B72141">
        <w:rPr>
          <w:rFonts w:ascii="Times New Roman" w:hAnsi="Times New Roman" w:cs="Times New Roman"/>
          <w:noProof/>
          <w:sz w:val="24"/>
          <w:szCs w:val="24"/>
        </w:rPr>
        <w:t xml:space="preserve"> Mamun et al., 2013</w:t>
      </w:r>
      <w:r w:rsidR="008067F1" w:rsidRPr="008067F1">
        <w:rPr>
          <w:rFonts w:ascii="Times New Roman" w:hAnsi="Times New Roman" w:cs="Times New Roman"/>
          <w:noProof/>
          <w:sz w:val="24"/>
          <w:szCs w:val="24"/>
        </w:rPr>
        <w:t xml:space="preserve">;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3" w:name="_Toc533978054"/>
      <w:bookmarkStart w:id="44" w:name="_Toc536028810"/>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3"/>
      <w:bookmarkEnd w:id="44"/>
      <w:r w:rsidRPr="00A44BA0">
        <w:rPr>
          <w:rFonts w:ascii="Times New Roman" w:hAnsi="Times New Roman" w:cs="Times New Roman"/>
          <w:b/>
          <w:i w:val="0"/>
          <w:color w:val="auto"/>
          <w:sz w:val="24"/>
          <w:szCs w:val="24"/>
        </w:rPr>
        <w:t xml:space="preserve"> </w:t>
      </w:r>
    </w:p>
    <w:p w14:paraId="20BBE7FF" w14:textId="09EC4BE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5" w:name="_Toc536028811"/>
      <w:r w:rsidRPr="00603DC7">
        <w:rPr>
          <w:rFonts w:ascii="Times New Roman" w:hAnsi="Times New Roman" w:cs="Times New Roman"/>
          <w:b/>
          <w:color w:val="auto"/>
          <w:sz w:val="24"/>
          <w:szCs w:val="24"/>
        </w:rPr>
        <w:t>2.5.3.1.1 Transplanters used in Asian Countries</w:t>
      </w:r>
      <w:bookmarkEnd w:id="45"/>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w:t>
      </w:r>
      <w:proofErr w:type="spellStart"/>
      <w:r w:rsidR="00AC1E1E">
        <w:rPr>
          <w:rFonts w:ascii="Times New Roman" w:hAnsi="Times New Roman" w:cs="Times New Roman"/>
          <w:sz w:val="24"/>
          <w:szCs w:val="24"/>
        </w:rPr>
        <w:t>hr</w:t>
      </w:r>
      <w:proofErr w:type="spellEnd"/>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21D0D39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mechanical transplanter act as a conserving method of land and labor compared to the manual transplanter. The capacity of the transplanter is increased and the proximate area that the operated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Alizadeh et al., 2011; Awal and Ziauddin, 2013; A. K. M. S. Islam et al.,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6" w:name="_Toc533978055"/>
      <w:bookmarkStart w:id="47" w:name="_Toc536028812"/>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6"/>
      <w:bookmarkEnd w:id="47"/>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al.,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Islam et al.,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0D93BD2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Rashid et al.,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8" w:name="_Toc533978056"/>
      <w:bookmarkStart w:id="49" w:name="_Toc536028813"/>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8"/>
      <w:bookmarkEnd w:id="49"/>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Alizadeh et al., 2011; A. K. M. S. Islam et al., 2015a; Islam et al., 2016b; Islam and Khan, 2017; Mamun et al.,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Islam et al.,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50" w:name="_Toc533978057"/>
      <w:bookmarkStart w:id="51" w:name="_Toc536028814"/>
      <w:r w:rsidRPr="000724F8">
        <w:rPr>
          <w:rFonts w:ascii="Times New Roman" w:hAnsi="Times New Roman" w:cs="Times New Roman"/>
          <w:b/>
          <w:color w:val="auto"/>
          <w:sz w:val="24"/>
          <w:szCs w:val="24"/>
        </w:rPr>
        <w:lastRenderedPageBreak/>
        <w:t>2.7 Seedling Vigor</w:t>
      </w:r>
      <w:bookmarkEnd w:id="50"/>
      <w:bookmarkEnd w:id="51"/>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52651703"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00A6604B">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w:t>
      </w:r>
      <w:r w:rsidR="00A6604B">
        <w:rPr>
          <w:rFonts w:ascii="Times New Roman" w:hAnsi="Times New Roman" w:cs="Times New Roman"/>
          <w:noProof/>
          <w:sz w:val="24"/>
          <w:szCs w:val="24"/>
        </w:rPr>
        <w:t>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6CED0EE9"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FD2C78">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Mishra and Salokhe, 2008)"},"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37136E9B"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7C2194">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uthor":[{"dropping-particle":"","family":"Akram","given":"Muhammad","non-dropping-particle":"","parse-names":false,"suffix":""}],"id":"ITEM-2","issued":{"date-parts":[["2004"]]},"number-of-pages":"179-185","publisher":"University of Arid Agriculture, Rawalpindi, Pakistan.","title":"INHERITANCE OF SEED AND SEEDLING VIGOR IN RICE (Oryza sativa L.)","type":"thesis"},"uris":["http://www.mendeley.com/documents/?uuid=94ebd2c0-046c-392d-bca0-7763233ef4be"]}],"mendeley":{"formattedCitation":"(Akram, 2004; Rani, 2012)","plainTextFormattedCitation":"(Akram, 2004;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7C2194" w:rsidRPr="007C2194">
        <w:rPr>
          <w:rFonts w:ascii="Times New Roman" w:hAnsi="Times New Roman" w:cs="Times New Roman"/>
          <w:noProof/>
          <w:sz w:val="24"/>
          <w:szCs w:val="24"/>
        </w:rPr>
        <w:t>(Akram, 2004;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15; Nachit, n.d.; Rani, 2012; Ros et al.,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6028815"/>
      <w:r w:rsidRPr="00B1628E">
        <w:rPr>
          <w:rFonts w:ascii="Times New Roman" w:hAnsi="Times New Roman" w:cs="Times New Roman"/>
          <w:b/>
          <w:color w:val="auto"/>
          <w:sz w:val="24"/>
          <w:szCs w:val="24"/>
        </w:rPr>
        <w:lastRenderedPageBreak/>
        <w:t>CHAPTER 03</w:t>
      </w:r>
      <w:bookmarkEnd w:id="52"/>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3" w:name="_Toc536028816"/>
      <w:r w:rsidRPr="00B1628E">
        <w:rPr>
          <w:rFonts w:ascii="Times New Roman" w:hAnsi="Times New Roman" w:cs="Times New Roman"/>
          <w:b/>
          <w:color w:val="auto"/>
          <w:sz w:val="24"/>
          <w:szCs w:val="24"/>
        </w:rPr>
        <w:t>MATERIALS AND METHODS</w:t>
      </w:r>
      <w:bookmarkEnd w:id="53"/>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4" w:name="_Toc536028817"/>
      <w:r w:rsidRPr="00B1628E">
        <w:rPr>
          <w:rFonts w:ascii="Times New Roman" w:hAnsi="Times New Roman" w:cs="Times New Roman"/>
          <w:b/>
          <w:color w:val="auto"/>
          <w:sz w:val="24"/>
          <w:szCs w:val="24"/>
        </w:rPr>
        <w:t>3.1 Experimental Location</w:t>
      </w:r>
      <w:bookmarkEnd w:id="54"/>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5" w:name="_Toc536028818"/>
      <w:r w:rsidRPr="00B1628E">
        <w:rPr>
          <w:rFonts w:ascii="Times New Roman" w:hAnsi="Times New Roman" w:cs="Times New Roman"/>
          <w:b/>
          <w:color w:val="auto"/>
          <w:sz w:val="24"/>
          <w:szCs w:val="24"/>
        </w:rPr>
        <w:t>3.2 Description of the Treatments and Experimental Design</w:t>
      </w:r>
      <w:bookmarkEnd w:id="55"/>
    </w:p>
    <w:p w14:paraId="1FA79F3A" w14:textId="5C4C865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3D022CD3" w14:textId="73F2761D" w:rsidR="003E205C" w:rsidRPr="003E205C" w:rsidRDefault="003E205C" w:rsidP="003E205C">
      <w:pPr>
        <w:keepNext/>
        <w:spacing w:line="480" w:lineRule="auto"/>
        <w:jc w:val="both"/>
        <w:rPr>
          <w:rFonts w:ascii="Times New Roman" w:hAnsi="Times New Roman" w:cs="Times New Roman"/>
          <w:b/>
          <w:sz w:val="24"/>
          <w:szCs w:val="24"/>
        </w:rPr>
      </w:pPr>
      <w:bookmarkStart w:id="56" w:name="_Toc536027637"/>
      <w:r w:rsidRPr="003E205C">
        <w:rPr>
          <w:rFonts w:ascii="Times New Roman" w:hAnsi="Times New Roman" w:cs="Times New Roman"/>
          <w:b/>
          <w:sz w:val="24"/>
          <w:szCs w:val="24"/>
        </w:rPr>
        <w:t xml:space="preserve">Table 3. </w:t>
      </w:r>
      <w:r w:rsidRPr="003E205C">
        <w:rPr>
          <w:rFonts w:ascii="Times New Roman" w:hAnsi="Times New Roman" w:cs="Times New Roman"/>
          <w:b/>
          <w:sz w:val="24"/>
          <w:szCs w:val="24"/>
        </w:rPr>
        <w:fldChar w:fldCharType="begin"/>
      </w:r>
      <w:r w:rsidRPr="003E205C">
        <w:rPr>
          <w:rFonts w:ascii="Times New Roman" w:hAnsi="Times New Roman" w:cs="Times New Roman"/>
          <w:b/>
          <w:sz w:val="24"/>
          <w:szCs w:val="24"/>
        </w:rPr>
        <w:instrText xml:space="preserve"> SEQ Table_3. \* ARABIC </w:instrText>
      </w:r>
      <w:r w:rsidRPr="003E205C">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3E205C">
        <w:rPr>
          <w:rFonts w:ascii="Times New Roman" w:hAnsi="Times New Roman" w:cs="Times New Roman"/>
          <w:b/>
          <w:sz w:val="24"/>
          <w:szCs w:val="24"/>
        </w:rPr>
        <w:fldChar w:fldCharType="end"/>
      </w:r>
      <w:r w:rsidRPr="003E205C">
        <w:rPr>
          <w:rFonts w:ascii="Times New Roman" w:hAnsi="Times New Roman" w:cs="Times New Roman"/>
          <w:b/>
          <w:sz w:val="24"/>
          <w:szCs w:val="24"/>
        </w:rPr>
        <w:t xml:space="preserve"> </w:t>
      </w:r>
      <w:r w:rsidRPr="003E205C">
        <w:rPr>
          <w:rFonts w:ascii="Times New Roman" w:hAnsi="Times New Roman" w:cs="Times New Roman"/>
          <w:b/>
          <w:sz w:val="24"/>
          <w:szCs w:val="24"/>
        </w:rPr>
        <w:t>Treatment combinations</w:t>
      </w:r>
      <w:bookmarkEnd w:id="56"/>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16640" behindDoc="0" locked="0" layoutInCell="1" allowOverlap="1" wp14:anchorId="3E58983B" wp14:editId="4753D5E9">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F22F6" w:rsidRDefault="00FF22F6"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4C9DD5A" w:rsidR="00FF22F6" w:rsidRDefault="00FF22F6" w:rsidP="001F1C82">
                                      <w:pPr>
                                        <w:spacing w:line="360" w:lineRule="auto"/>
                                        <w:jc w:val="center"/>
                                      </w:pPr>
                                      <w:r>
                                        <w:t>T1</w:t>
                                      </w:r>
                                    </w:p>
                                    <w:p w14:paraId="765E17B9" w14:textId="7F3DC572" w:rsidR="00FF22F6" w:rsidRDefault="00FF22F6" w:rsidP="001F1C82">
                                      <w:pPr>
                                        <w:spacing w:line="360" w:lineRule="auto"/>
                                        <w:jc w:val="center"/>
                                      </w:pPr>
                                      <w:r>
                                        <w:t>T2</w:t>
                                      </w:r>
                                    </w:p>
                                    <w:p w14:paraId="12C11BD5" w14:textId="7FCC9B13" w:rsidR="00FF22F6" w:rsidRDefault="00FF22F6" w:rsidP="001F1C82">
                                      <w:pPr>
                                        <w:spacing w:line="360" w:lineRule="auto"/>
                                        <w:jc w:val="center"/>
                                      </w:pPr>
                                      <w:r>
                                        <w:t>T3</w:t>
                                      </w:r>
                                    </w:p>
                                    <w:p w14:paraId="1555652A" w14:textId="6766210F" w:rsidR="00FF22F6" w:rsidRDefault="00FF22F6" w:rsidP="001F1C82">
                                      <w:pPr>
                                        <w:spacing w:line="360" w:lineRule="auto"/>
                                        <w:jc w:val="center"/>
                                      </w:pPr>
                                      <w:r>
                                        <w:t>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FF22F6" w:rsidRDefault="00FF22F6"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FF22F6" w:rsidRDefault="00FF22F6"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16640;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F22F6" w:rsidRDefault="00FF22F6"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4C9DD5A" w:rsidR="00FF22F6" w:rsidRDefault="00FF22F6" w:rsidP="001F1C82">
                                <w:pPr>
                                  <w:spacing w:line="360" w:lineRule="auto"/>
                                  <w:jc w:val="center"/>
                                </w:pPr>
                                <w:r>
                                  <w:t>T1</w:t>
                                </w:r>
                              </w:p>
                              <w:p w14:paraId="765E17B9" w14:textId="7F3DC572" w:rsidR="00FF22F6" w:rsidRDefault="00FF22F6" w:rsidP="001F1C82">
                                <w:pPr>
                                  <w:spacing w:line="360" w:lineRule="auto"/>
                                  <w:jc w:val="center"/>
                                </w:pPr>
                                <w:r>
                                  <w:t>T2</w:t>
                                </w:r>
                              </w:p>
                              <w:p w14:paraId="12C11BD5" w14:textId="7FCC9B13" w:rsidR="00FF22F6" w:rsidRDefault="00FF22F6" w:rsidP="001F1C82">
                                <w:pPr>
                                  <w:spacing w:line="360" w:lineRule="auto"/>
                                  <w:jc w:val="center"/>
                                </w:pPr>
                                <w:r>
                                  <w:t>T3</w:t>
                                </w:r>
                              </w:p>
                              <w:p w14:paraId="1555652A" w14:textId="6766210F" w:rsidR="00FF22F6" w:rsidRDefault="00FF22F6" w:rsidP="001F1C82">
                                <w:pPr>
                                  <w:spacing w:line="360" w:lineRule="auto"/>
                                  <w:jc w:val="center"/>
                                </w:pPr>
                                <w:r>
                                  <w:t>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FF22F6" w:rsidRDefault="00FF22F6"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FF22F6" w:rsidRDefault="00FF22F6"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16D71A5A" w14:textId="2B30367E"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69B84B86" w:rsidR="001F1C82" w:rsidRPr="003E205C" w:rsidRDefault="003E205C" w:rsidP="003E205C">
      <w:pPr>
        <w:pStyle w:val="Caption"/>
        <w:jc w:val="both"/>
        <w:rPr>
          <w:rFonts w:ascii="Times New Roman" w:hAnsi="Times New Roman" w:cs="Times New Roman"/>
          <w:b/>
          <w:i w:val="0"/>
          <w:color w:val="auto"/>
          <w:sz w:val="24"/>
          <w:szCs w:val="24"/>
        </w:rPr>
      </w:pPr>
      <w:bookmarkStart w:id="57" w:name="_Toc536027638"/>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Treatment combinations</w:t>
      </w:r>
      <w:bookmarkEnd w:id="57"/>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17664" behindDoc="0" locked="0" layoutInCell="1" allowOverlap="1" wp14:anchorId="6B14D5FC" wp14:editId="76422BB3">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FF22F6" w:rsidRPr="00DB0F62" w:rsidRDefault="00FF22F6"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F22F6" w:rsidRDefault="00FF22F6"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FF22F6" w:rsidRDefault="00FF22F6"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FF22F6" w:rsidRDefault="00FF22F6"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17664;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FF22F6" w:rsidRPr="00DB0F62" w:rsidRDefault="00FF22F6"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F22F6" w:rsidRDefault="00FF22F6"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FF22F6" w:rsidRDefault="00FF22F6"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FF22F6" w:rsidRDefault="00FF22F6"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8" w:name="_Toc536028819"/>
      <w:r w:rsidRPr="00B1628E">
        <w:rPr>
          <w:rFonts w:ascii="Times New Roman" w:hAnsi="Times New Roman" w:cs="Times New Roman"/>
          <w:b/>
          <w:color w:val="auto"/>
          <w:sz w:val="24"/>
          <w:szCs w:val="24"/>
        </w:rPr>
        <w:t>3.3 Agronomic Practices</w:t>
      </w:r>
      <w:bookmarkEnd w:id="58"/>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9" w:name="_Toc536028820"/>
      <w:r w:rsidRPr="00B1628E">
        <w:rPr>
          <w:rFonts w:ascii="Times New Roman" w:hAnsi="Times New Roman" w:cs="Times New Roman"/>
          <w:b/>
          <w:color w:val="auto"/>
        </w:rPr>
        <w:t>3.3.1 Nursery Management</w:t>
      </w:r>
      <w:bookmarkEnd w:id="59"/>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 xml:space="preserve">were distributed uniformly on the trays </w:t>
      </w:r>
      <w:r w:rsidRPr="00B1628E">
        <w:rPr>
          <w:rFonts w:ascii="Times New Roman" w:hAnsi="Times New Roman" w:cs="Times New Roman"/>
          <w:sz w:val="24"/>
          <w:szCs w:val="24"/>
        </w:rPr>
        <w:lastRenderedPageBreak/>
        <w:t>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0736" behindDoc="0" locked="0" layoutInCell="1" allowOverlap="1" wp14:anchorId="602C64EA" wp14:editId="63936CFC">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20736;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31CF9E96" w:rsidR="001F1C82"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2</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nursery tray experiment</w:t>
      </w:r>
    </w:p>
    <w:p w14:paraId="60374576" w14:textId="77777777" w:rsidR="001F1C82" w:rsidRPr="005A2034" w:rsidRDefault="001F1C82" w:rsidP="001F1C82">
      <w:pPr>
        <w:spacing w:line="480" w:lineRule="auto"/>
        <w:jc w:val="both"/>
        <w:rPr>
          <w:rFonts w:ascii="Times New Roman" w:hAnsi="Times New Roman" w:cs="Times New Roman"/>
          <w:b/>
          <w:sz w:val="24"/>
          <w:szCs w:val="24"/>
        </w:rPr>
      </w:pPr>
      <w:r w:rsidRPr="005A2034">
        <w:rPr>
          <w:rFonts w:ascii="Times New Roman" w:hAnsi="Times New Roman" w:cs="Times New Roman"/>
          <w:b/>
          <w:noProof/>
          <w:sz w:val="24"/>
          <w:szCs w:val="24"/>
        </w:rPr>
        <w:drawing>
          <wp:anchor distT="0" distB="0" distL="114300" distR="114300" simplePos="0" relativeHeight="252018688" behindDoc="0" locked="0" layoutInCell="1" allowOverlap="1" wp14:anchorId="01F94337" wp14:editId="29C8DC3C">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2388A7C3" w14:textId="64F3631A" w:rsidR="00A53DEF" w:rsidRPr="00A53DEF" w:rsidRDefault="00A53DEF" w:rsidP="00A53DEF">
      <w:pPr>
        <w:keepNext/>
        <w:jc w:val="both"/>
        <w:rPr>
          <w:rFonts w:ascii="Times New Roman" w:hAnsi="Times New Roman" w:cs="Times New Roman"/>
          <w:b/>
          <w:sz w:val="24"/>
          <w:szCs w:val="24"/>
        </w:rPr>
      </w:pPr>
      <w:bookmarkStart w:id="60" w:name="_Toc536027815"/>
      <w:bookmarkStart w:id="61" w:name="_Toc536028116"/>
      <w:r w:rsidRPr="00A53DEF">
        <w:rPr>
          <w:rFonts w:ascii="Times New Roman" w:hAnsi="Times New Roman" w:cs="Times New Roman"/>
          <w:b/>
          <w:sz w:val="24"/>
          <w:szCs w:val="24"/>
        </w:rPr>
        <w:t xml:space="preserve">Plate 3. </w:t>
      </w:r>
      <w:r w:rsidR="00FD2EC9">
        <w:rPr>
          <w:rFonts w:ascii="Times New Roman" w:hAnsi="Times New Roman" w:cs="Times New Roman"/>
          <w:b/>
          <w:sz w:val="24"/>
          <w:szCs w:val="24"/>
        </w:rPr>
        <w:t>1</w:t>
      </w:r>
      <w:r w:rsidRPr="00A53DEF">
        <w:rPr>
          <w:rFonts w:ascii="Times New Roman" w:hAnsi="Times New Roman" w:cs="Times New Roman"/>
          <w:b/>
          <w:sz w:val="24"/>
          <w:szCs w:val="24"/>
        </w:rPr>
        <w:t xml:space="preserve"> </w:t>
      </w:r>
      <w:r w:rsidRPr="00A53DEF">
        <w:rPr>
          <w:rFonts w:ascii="Times New Roman" w:hAnsi="Times New Roman" w:cs="Times New Roman"/>
          <w:b/>
          <w:sz w:val="24"/>
          <w:szCs w:val="24"/>
        </w:rPr>
        <w:t>Arrangement of the nursery trays for the experiment</w:t>
      </w:r>
      <w:bookmarkEnd w:id="60"/>
      <w:bookmarkEnd w:id="61"/>
    </w:p>
    <w:p w14:paraId="3C9B0685" w14:textId="02A8DF3C" w:rsidR="001F1C82" w:rsidRPr="00B1628E" w:rsidRDefault="001F1C82" w:rsidP="00A53DEF">
      <w:pPr>
        <w:pStyle w:val="Caption"/>
        <w:jc w:val="both"/>
        <w:rPr>
          <w:rFonts w:ascii="Times New Roman" w:hAnsi="Times New Roman" w:cs="Times New Roman"/>
          <w:sz w:val="24"/>
          <w:szCs w:val="24"/>
        </w:rPr>
      </w:pPr>
    </w:p>
    <w:p w14:paraId="2255E6F2" w14:textId="0552D56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 manual 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ar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w:t>
      </w:r>
      <w:r w:rsidRPr="00B1628E">
        <w:rPr>
          <w:rFonts w:ascii="Times New Roman" w:hAnsi="Times New Roman" w:cs="Times New Roman"/>
          <w:sz w:val="24"/>
          <w:szCs w:val="24"/>
        </w:rPr>
        <w:lastRenderedPageBreak/>
        <w:t xml:space="preserve">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62" w:name="_Toc536028821"/>
      <w:r w:rsidRPr="00B1628E">
        <w:rPr>
          <w:rFonts w:ascii="Times New Roman" w:hAnsi="Times New Roman" w:cs="Times New Roman"/>
          <w:b/>
          <w:color w:val="auto"/>
        </w:rPr>
        <w:t>3.3.2 Land Preparation</w:t>
      </w:r>
      <w:bookmarkEnd w:id="62"/>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19712" behindDoc="0" locked="0" layoutInCell="1" allowOverlap="1" wp14:anchorId="1FF9C7AB" wp14:editId="19B5B7BA">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FF22F6" w:rsidRPr="00FA26C5" w:rsidRDefault="00FF22F6" w:rsidP="001F1C82">
                                <w:pPr>
                                  <w:jc w:val="center"/>
                                  <w:rPr>
                                    <w:rFonts w:ascii="Times New Roman" w:hAnsi="Times New Roman" w:cs="Times New Roman"/>
                                    <w:sz w:val="24"/>
                                    <w:szCs w:val="24"/>
                                  </w:rPr>
                                </w:pPr>
                                <w:bookmarkStart w:id="63"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3"/>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19712;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FF22F6" w:rsidRPr="00FA26C5" w:rsidRDefault="00FF22F6" w:rsidP="001F1C82">
                          <w:pPr>
                            <w:jc w:val="center"/>
                            <w:rPr>
                              <w:rFonts w:ascii="Times New Roman" w:hAnsi="Times New Roman" w:cs="Times New Roman"/>
                              <w:sz w:val="24"/>
                              <w:szCs w:val="24"/>
                            </w:rPr>
                          </w:pPr>
                          <w:bookmarkStart w:id="6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36A86115" w14:textId="7EE24186" w:rsidR="00000DF1"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3</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65" w:name="_Toc536028822"/>
      <w:r w:rsidRPr="00B1628E">
        <w:rPr>
          <w:rFonts w:ascii="Times New Roman" w:hAnsi="Times New Roman" w:cs="Times New Roman"/>
          <w:b/>
          <w:color w:val="auto"/>
        </w:rPr>
        <w:t>3.3.3 Crop Establishment</w:t>
      </w:r>
      <w:bookmarkEnd w:id="65"/>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w:t>
      </w:r>
      <w:r w:rsidRPr="00B1628E">
        <w:rPr>
          <w:rFonts w:ascii="Times New Roman" w:hAnsi="Times New Roman" w:cs="Times New Roman"/>
          <w:sz w:val="24"/>
          <w:szCs w:val="24"/>
        </w:rPr>
        <w:lastRenderedPageBreak/>
        <w:t>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02C1818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7F9C8A60" w14:textId="32271165" w:rsidR="00A53DEF" w:rsidRPr="00B1628E" w:rsidRDefault="00A53DEF" w:rsidP="001F1C82">
      <w:pPr>
        <w:spacing w:line="480" w:lineRule="auto"/>
        <w:jc w:val="both"/>
        <w:rPr>
          <w:rFonts w:ascii="Times New Roman" w:hAnsi="Times New Roman" w:cs="Times New Roman"/>
          <w:sz w:val="24"/>
          <w:szCs w:val="24"/>
        </w:rPr>
      </w:pPr>
    </w:p>
    <w:p w14:paraId="50198BD4" w14:textId="54934820" w:rsidR="00A53DEF" w:rsidRDefault="005A2034" w:rsidP="001F1C82">
      <w:pPr>
        <w:spacing w:line="480" w:lineRule="auto"/>
        <w:jc w:val="both"/>
        <w:rPr>
          <w:rFonts w:ascii="Times New Roman" w:hAnsi="Times New Roman" w:cs="Times New Roman"/>
          <w:sz w:val="24"/>
          <w:szCs w:val="24"/>
        </w:rPr>
      </w:pPr>
      <w:r w:rsidRPr="00A53DEF">
        <w:rPr>
          <w:rFonts w:ascii="Times New Roman" w:hAnsi="Times New Roman" w:cs="Times New Roman"/>
          <w:sz w:val="24"/>
          <w:szCs w:val="24"/>
        </w:rPr>
        <w:drawing>
          <wp:anchor distT="0" distB="0" distL="114300" distR="114300" simplePos="0" relativeHeight="252103679" behindDoc="0" locked="0" layoutInCell="1" allowOverlap="1" wp14:anchorId="00CBE10D" wp14:editId="48D4D287">
            <wp:simplePos x="0" y="0"/>
            <wp:positionH relativeFrom="column">
              <wp:posOffset>1190625</wp:posOffset>
            </wp:positionH>
            <wp:positionV relativeFrom="paragraph">
              <wp:posOffset>87630</wp:posOffset>
            </wp:positionV>
            <wp:extent cx="3009900" cy="3954780"/>
            <wp:effectExtent l="19050" t="19050" r="19050" b="26670"/>
            <wp:wrapSquare wrapText="bothSides"/>
            <wp:docPr id="245" name="Content Placeholder 5">
              <a:extLst xmlns:a="http://schemas.openxmlformats.org/drawingml/2006/main">
                <a:ext uri="{FF2B5EF4-FFF2-40B4-BE49-F238E27FC236}">
                  <a16:creationId xmlns:a16="http://schemas.microsoft.com/office/drawing/2014/main" id="{0A4CF6BE-F56E-4C80-9A7B-27B3DE4590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A4CF6BE-F56E-4C80-9A7B-27B3DE4590FB}"/>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900" cy="3954780"/>
                    </a:xfrm>
                    <a:prstGeom prst="rect">
                      <a:avLst/>
                    </a:prstGeom>
                    <a:ln w="19050">
                      <a:solidFill>
                        <a:schemeClr val="tx1"/>
                      </a:solidFill>
                    </a:ln>
                    <a:effectLst/>
                  </pic:spPr>
                </pic:pic>
              </a:graphicData>
            </a:graphic>
            <wp14:sizeRelH relativeFrom="page">
              <wp14:pctWidth>0</wp14:pctWidth>
            </wp14:sizeRelH>
            <wp14:sizeRelV relativeFrom="page">
              <wp14:pctHeight>0</wp14:pctHeight>
            </wp14:sizeRelV>
          </wp:anchor>
        </w:drawing>
      </w:r>
    </w:p>
    <w:p w14:paraId="0D36BB3C" w14:textId="77777777" w:rsidR="00A53DEF" w:rsidRDefault="00A53DEF" w:rsidP="001F1C82">
      <w:pPr>
        <w:spacing w:line="480" w:lineRule="auto"/>
        <w:jc w:val="both"/>
        <w:rPr>
          <w:rFonts w:ascii="Times New Roman" w:hAnsi="Times New Roman" w:cs="Times New Roman"/>
          <w:sz w:val="24"/>
          <w:szCs w:val="24"/>
        </w:rPr>
      </w:pPr>
    </w:p>
    <w:p w14:paraId="79E15118" w14:textId="77777777" w:rsidR="00A53DEF" w:rsidRDefault="00A53DEF" w:rsidP="001F1C82">
      <w:pPr>
        <w:spacing w:line="480" w:lineRule="auto"/>
        <w:jc w:val="both"/>
        <w:rPr>
          <w:rFonts w:ascii="Times New Roman" w:hAnsi="Times New Roman" w:cs="Times New Roman"/>
          <w:sz w:val="24"/>
          <w:szCs w:val="24"/>
        </w:rPr>
      </w:pPr>
    </w:p>
    <w:p w14:paraId="60DEBC15" w14:textId="77777777" w:rsidR="00A53DEF" w:rsidRDefault="00A53DEF" w:rsidP="001F1C82">
      <w:pPr>
        <w:spacing w:line="480" w:lineRule="auto"/>
        <w:jc w:val="both"/>
        <w:rPr>
          <w:rFonts w:ascii="Times New Roman" w:hAnsi="Times New Roman" w:cs="Times New Roman"/>
          <w:sz w:val="24"/>
          <w:szCs w:val="24"/>
        </w:rPr>
      </w:pPr>
    </w:p>
    <w:p w14:paraId="166FC9FF" w14:textId="77777777" w:rsidR="00A53DEF" w:rsidRDefault="00A53DEF" w:rsidP="001F1C82">
      <w:pPr>
        <w:spacing w:line="480" w:lineRule="auto"/>
        <w:jc w:val="both"/>
        <w:rPr>
          <w:rFonts w:ascii="Times New Roman" w:hAnsi="Times New Roman" w:cs="Times New Roman"/>
          <w:sz w:val="24"/>
          <w:szCs w:val="24"/>
        </w:rPr>
      </w:pPr>
    </w:p>
    <w:p w14:paraId="2A757AAE" w14:textId="77777777" w:rsidR="00A53DEF" w:rsidRDefault="00A53DEF" w:rsidP="001F1C82">
      <w:pPr>
        <w:spacing w:line="480" w:lineRule="auto"/>
        <w:jc w:val="both"/>
        <w:rPr>
          <w:rFonts w:ascii="Times New Roman" w:hAnsi="Times New Roman" w:cs="Times New Roman"/>
          <w:sz w:val="24"/>
          <w:szCs w:val="24"/>
        </w:rPr>
      </w:pPr>
    </w:p>
    <w:p w14:paraId="52B3354E" w14:textId="77777777" w:rsidR="00A53DEF" w:rsidRDefault="00A53DEF" w:rsidP="001F1C82">
      <w:pPr>
        <w:spacing w:line="480" w:lineRule="auto"/>
        <w:jc w:val="both"/>
        <w:rPr>
          <w:rFonts w:ascii="Times New Roman" w:hAnsi="Times New Roman" w:cs="Times New Roman"/>
          <w:sz w:val="24"/>
          <w:szCs w:val="24"/>
        </w:rPr>
      </w:pPr>
    </w:p>
    <w:p w14:paraId="600746BE" w14:textId="3142C7EC" w:rsidR="00A53DEF" w:rsidRDefault="00A53DEF" w:rsidP="001F1C82">
      <w:pPr>
        <w:spacing w:line="480" w:lineRule="auto"/>
        <w:jc w:val="both"/>
        <w:rPr>
          <w:rFonts w:ascii="Times New Roman" w:hAnsi="Times New Roman" w:cs="Times New Roman"/>
          <w:sz w:val="24"/>
          <w:szCs w:val="24"/>
        </w:rPr>
      </w:pPr>
    </w:p>
    <w:p w14:paraId="69FC8079" w14:textId="16D996B3" w:rsidR="005A2034" w:rsidRDefault="005A2034" w:rsidP="001F1C82">
      <w:pPr>
        <w:spacing w:line="480" w:lineRule="auto"/>
        <w:jc w:val="both"/>
        <w:rPr>
          <w:rFonts w:ascii="Times New Roman" w:hAnsi="Times New Roman" w:cs="Times New Roman"/>
          <w:sz w:val="24"/>
          <w:szCs w:val="24"/>
        </w:rPr>
      </w:pPr>
    </w:p>
    <w:p w14:paraId="3477045B" w14:textId="77777777" w:rsidR="005A2034" w:rsidRDefault="005A2034" w:rsidP="001F1C82">
      <w:pPr>
        <w:spacing w:line="480" w:lineRule="auto"/>
        <w:jc w:val="both"/>
        <w:rPr>
          <w:rFonts w:ascii="Times New Roman" w:hAnsi="Times New Roman" w:cs="Times New Roman"/>
          <w:sz w:val="24"/>
          <w:szCs w:val="24"/>
        </w:rPr>
      </w:pPr>
    </w:p>
    <w:p w14:paraId="25EB4C86" w14:textId="5262BA29" w:rsidR="003E205C" w:rsidRPr="003E205C" w:rsidRDefault="003E205C" w:rsidP="003E205C">
      <w:pPr>
        <w:pStyle w:val="Caption"/>
        <w:rPr>
          <w:rFonts w:ascii="Times New Roman" w:hAnsi="Times New Roman" w:cs="Times New Roman"/>
          <w:b/>
          <w:i w:val="0"/>
          <w:color w:val="auto"/>
          <w:sz w:val="24"/>
          <w:szCs w:val="24"/>
        </w:rPr>
      </w:pPr>
      <w:bookmarkStart w:id="66" w:name="_Toc536027816"/>
      <w:bookmarkStart w:id="67" w:name="_Toc536028117"/>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2</w:t>
      </w:r>
      <w:r w:rsidRPr="003E205C">
        <w:rPr>
          <w:rFonts w:ascii="Times New Roman" w:hAnsi="Times New Roman" w:cs="Times New Roman"/>
          <w:b/>
          <w:i w:val="0"/>
          <w:color w:val="auto"/>
          <w:sz w:val="24"/>
          <w:szCs w:val="24"/>
        </w:rPr>
        <w:t xml:space="preserve"> Kubota NSP-4W self-propelled walking behind type transplanter</w:t>
      </w:r>
      <w:bookmarkEnd w:id="66"/>
      <w:bookmarkEnd w:id="67"/>
      <w:r w:rsidRPr="003E205C">
        <w:rPr>
          <w:rFonts w:ascii="Times New Roman" w:hAnsi="Times New Roman" w:cs="Times New Roman"/>
          <w:b/>
          <w:i w:val="0"/>
          <w:color w:val="auto"/>
          <w:sz w:val="24"/>
          <w:szCs w:val="24"/>
        </w:rPr>
        <w:t xml:space="preserve"> </w:t>
      </w:r>
    </w:p>
    <w:p w14:paraId="6A4C7F60" w14:textId="77777777" w:rsidR="005A2034" w:rsidRDefault="005A2034" w:rsidP="001F1C82">
      <w:pPr>
        <w:spacing w:line="480" w:lineRule="auto"/>
        <w:jc w:val="both"/>
        <w:rPr>
          <w:rFonts w:ascii="Times New Roman" w:hAnsi="Times New Roman" w:cs="Times New Roman"/>
          <w:sz w:val="24"/>
          <w:szCs w:val="24"/>
        </w:rPr>
      </w:pPr>
    </w:p>
    <w:p w14:paraId="3E492B2C" w14:textId="54EEDACB"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w:t>
      </w:r>
      <w:r w:rsidRPr="00B1628E">
        <w:rPr>
          <w:rFonts w:ascii="Times New Roman" w:hAnsi="Times New Roman" w:cs="Times New Roman"/>
          <w:sz w:val="24"/>
          <w:szCs w:val="24"/>
        </w:rPr>
        <w:lastRenderedPageBreak/>
        <w:t>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F52D57">
      <w:pPr>
        <w:pStyle w:val="Heading3"/>
        <w:spacing w:line="600" w:lineRule="auto"/>
        <w:jc w:val="both"/>
        <w:rPr>
          <w:rFonts w:ascii="Times New Roman" w:hAnsi="Times New Roman" w:cs="Times New Roman"/>
          <w:b/>
          <w:color w:val="auto"/>
        </w:rPr>
      </w:pPr>
      <w:bookmarkStart w:id="68" w:name="_Toc536028823"/>
      <w:r w:rsidRPr="00B1628E">
        <w:rPr>
          <w:rFonts w:ascii="Times New Roman" w:hAnsi="Times New Roman" w:cs="Times New Roman"/>
          <w:b/>
          <w:color w:val="auto"/>
        </w:rPr>
        <w:t>3.3.4 Management Practices</w:t>
      </w:r>
      <w:bookmarkEnd w:id="68"/>
      <w:r w:rsidRPr="00B1628E">
        <w:rPr>
          <w:rFonts w:ascii="Times New Roman" w:hAnsi="Times New Roman" w:cs="Times New Roman"/>
          <w:b/>
          <w:color w:val="auto"/>
        </w:rPr>
        <w:t xml:space="preserve"> </w:t>
      </w:r>
    </w:p>
    <w:p w14:paraId="563414D0" w14:textId="77777777"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69" w:name="_Toc536028824"/>
      <w:r w:rsidRPr="00B1628E">
        <w:rPr>
          <w:rFonts w:ascii="Times New Roman" w:hAnsi="Times New Roman" w:cs="Times New Roman"/>
          <w:b/>
          <w:i w:val="0"/>
          <w:color w:val="auto"/>
          <w:sz w:val="24"/>
          <w:szCs w:val="24"/>
        </w:rPr>
        <w:t>3.3.4.1 Fertilizer Application</w:t>
      </w:r>
      <w:bookmarkEnd w:id="69"/>
    </w:p>
    <w:p w14:paraId="3112F0D4" w14:textId="3EA35E6A" w:rsidR="00F52D57"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12F549C5" w14:textId="5FD640EB" w:rsidR="001F1C82" w:rsidRPr="003E205C" w:rsidRDefault="003E205C" w:rsidP="003E205C">
      <w:pPr>
        <w:pStyle w:val="Caption"/>
        <w:rPr>
          <w:rFonts w:ascii="Times New Roman" w:hAnsi="Times New Roman" w:cs="Times New Roman"/>
          <w:b/>
          <w:i w:val="0"/>
          <w:color w:val="auto"/>
          <w:sz w:val="24"/>
          <w:szCs w:val="24"/>
        </w:rPr>
      </w:pPr>
      <w:bookmarkStart w:id="70" w:name="_Toc536027639"/>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 xml:space="preserve">Fertilizer recommendation for the </w:t>
      </w:r>
      <w:r w:rsidR="00F52D57" w:rsidRPr="003E205C">
        <w:rPr>
          <w:rFonts w:ascii="Times New Roman" w:hAnsi="Times New Roman" w:cs="Times New Roman"/>
          <w:b/>
          <w:i w:val="0"/>
          <w:color w:val="auto"/>
          <w:sz w:val="24"/>
          <w:szCs w:val="24"/>
        </w:rPr>
        <w:t>three- and half--month</w:t>
      </w:r>
      <w:r w:rsidR="001F1C82" w:rsidRPr="003E205C">
        <w:rPr>
          <w:rFonts w:ascii="Times New Roman" w:hAnsi="Times New Roman" w:cs="Times New Roman"/>
          <w:b/>
          <w:i w:val="0"/>
          <w:color w:val="auto"/>
          <w:sz w:val="24"/>
          <w:szCs w:val="24"/>
        </w:rPr>
        <w:t xml:space="preserve"> age </w:t>
      </w:r>
      <w:r w:rsidR="00F52D57" w:rsidRPr="003E205C">
        <w:rPr>
          <w:rFonts w:ascii="Times New Roman" w:hAnsi="Times New Roman" w:cs="Times New Roman"/>
          <w:b/>
          <w:i w:val="0"/>
          <w:color w:val="auto"/>
          <w:sz w:val="24"/>
          <w:szCs w:val="24"/>
        </w:rPr>
        <w:t>t</w:t>
      </w:r>
      <w:r w:rsidR="001F1C82" w:rsidRPr="003E205C">
        <w:rPr>
          <w:rFonts w:ascii="Times New Roman" w:hAnsi="Times New Roman" w:cs="Times New Roman"/>
          <w:b/>
          <w:i w:val="0"/>
          <w:color w:val="auto"/>
          <w:sz w:val="24"/>
          <w:szCs w:val="24"/>
        </w:rPr>
        <w:t>ransplanted varieties</w:t>
      </w:r>
      <w:bookmarkEnd w:id="70"/>
      <w:r w:rsidR="001F1C8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0B4A1512" w14:textId="77777777" w:rsidTr="00030DD2">
        <w:tc>
          <w:tcPr>
            <w:tcW w:w="3828" w:type="dxa"/>
            <w:tcBorders>
              <w:bottom w:val="single" w:sz="4" w:space="0" w:color="auto"/>
            </w:tcBorders>
            <w:vAlign w:val="center"/>
          </w:tcPr>
          <w:p w14:paraId="25169A33" w14:textId="4429A035"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6F266D5E" w14:textId="408EAE60"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303E9CFF" w14:textId="1F74ACE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D19A133" w14:textId="2243B8CE"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6B9EE68B" w14:textId="77777777" w:rsidTr="00030DD2">
        <w:tc>
          <w:tcPr>
            <w:tcW w:w="3828" w:type="dxa"/>
            <w:tcBorders>
              <w:top w:val="single" w:sz="4" w:space="0" w:color="auto"/>
            </w:tcBorders>
            <w:vAlign w:val="center"/>
          </w:tcPr>
          <w:p w14:paraId="34170A9D" w14:textId="5289517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72FEEFEA" w14:textId="77777777" w:rsidR="00030DD2" w:rsidRDefault="00030DD2" w:rsidP="00030DD2">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3946DDC4" w14:textId="1F8271E7"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6EB6887C" w14:textId="77777777" w:rsidR="00030DD2" w:rsidRDefault="00030DD2" w:rsidP="00030DD2">
            <w:pPr>
              <w:spacing w:line="480" w:lineRule="auto"/>
              <w:jc w:val="center"/>
              <w:rPr>
                <w:rFonts w:ascii="Times New Roman" w:hAnsi="Times New Roman" w:cs="Times New Roman"/>
                <w:sz w:val="24"/>
                <w:szCs w:val="24"/>
              </w:rPr>
            </w:pPr>
          </w:p>
        </w:tc>
      </w:tr>
      <w:tr w:rsidR="00030DD2" w14:paraId="754A88E1" w14:textId="77777777" w:rsidTr="00030DD2">
        <w:tc>
          <w:tcPr>
            <w:tcW w:w="3828" w:type="dxa"/>
            <w:vAlign w:val="center"/>
          </w:tcPr>
          <w:p w14:paraId="49FF591B" w14:textId="1993334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1 (</w:t>
            </w:r>
            <w:r w:rsidR="00FD2C78">
              <w:rPr>
                <w:rFonts w:ascii="Times New Roman" w:hAnsi="Times New Roman" w:cs="Times New Roman"/>
                <w:sz w:val="24"/>
                <w:szCs w:val="24"/>
              </w:rPr>
              <w:t>2</w:t>
            </w:r>
            <w:r>
              <w:rPr>
                <w:rFonts w:ascii="Times New Roman" w:hAnsi="Times New Roman" w:cs="Times New Roman"/>
                <w:sz w:val="24"/>
                <w:szCs w:val="24"/>
              </w:rPr>
              <w:t xml:space="preserve"> WAS)</w:t>
            </w:r>
          </w:p>
        </w:tc>
        <w:tc>
          <w:tcPr>
            <w:tcW w:w="1701" w:type="dxa"/>
            <w:vAlign w:val="center"/>
          </w:tcPr>
          <w:p w14:paraId="640A4F53" w14:textId="5646B59A"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7A92204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52ED5108" w14:textId="77777777" w:rsidR="00030DD2" w:rsidRDefault="00030DD2" w:rsidP="00030DD2">
            <w:pPr>
              <w:spacing w:line="480" w:lineRule="auto"/>
              <w:jc w:val="center"/>
              <w:rPr>
                <w:rFonts w:ascii="Times New Roman" w:hAnsi="Times New Roman" w:cs="Times New Roman"/>
                <w:sz w:val="24"/>
                <w:szCs w:val="24"/>
              </w:rPr>
            </w:pPr>
          </w:p>
        </w:tc>
      </w:tr>
      <w:tr w:rsidR="00030DD2" w14:paraId="043F79AD" w14:textId="77777777" w:rsidTr="00030DD2">
        <w:tc>
          <w:tcPr>
            <w:tcW w:w="3828" w:type="dxa"/>
            <w:vAlign w:val="center"/>
          </w:tcPr>
          <w:p w14:paraId="47720BEF" w14:textId="3CD493C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2 (</w:t>
            </w:r>
            <w:r w:rsidR="00FD2C78">
              <w:rPr>
                <w:rFonts w:ascii="Times New Roman" w:hAnsi="Times New Roman" w:cs="Times New Roman"/>
                <w:sz w:val="24"/>
                <w:szCs w:val="24"/>
              </w:rPr>
              <w:t>4</w:t>
            </w:r>
            <w:r>
              <w:rPr>
                <w:rFonts w:ascii="Times New Roman" w:hAnsi="Times New Roman" w:cs="Times New Roman"/>
                <w:sz w:val="24"/>
                <w:szCs w:val="24"/>
              </w:rPr>
              <w:t xml:space="preserve"> WAS)</w:t>
            </w:r>
          </w:p>
        </w:tc>
        <w:tc>
          <w:tcPr>
            <w:tcW w:w="1701" w:type="dxa"/>
            <w:vAlign w:val="center"/>
          </w:tcPr>
          <w:p w14:paraId="7D40B4C0" w14:textId="4976DC1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36631D4A"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3677D52" w14:textId="5AE7FD5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60D542B9" w14:textId="77777777" w:rsidTr="00030DD2">
        <w:tc>
          <w:tcPr>
            <w:tcW w:w="3828" w:type="dxa"/>
            <w:vAlign w:val="center"/>
          </w:tcPr>
          <w:p w14:paraId="122B8EE2" w14:textId="1E4F5769"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3 (</w:t>
            </w:r>
            <w:r w:rsidR="00FD2C78">
              <w:rPr>
                <w:rFonts w:ascii="Times New Roman" w:hAnsi="Times New Roman" w:cs="Times New Roman"/>
                <w:sz w:val="24"/>
                <w:szCs w:val="24"/>
              </w:rPr>
              <w:t>6</w:t>
            </w:r>
            <w:r>
              <w:rPr>
                <w:rFonts w:ascii="Times New Roman" w:hAnsi="Times New Roman" w:cs="Times New Roman"/>
                <w:sz w:val="24"/>
                <w:szCs w:val="24"/>
              </w:rPr>
              <w:t xml:space="preserve"> WAS)</w:t>
            </w:r>
          </w:p>
        </w:tc>
        <w:tc>
          <w:tcPr>
            <w:tcW w:w="1701" w:type="dxa"/>
            <w:vAlign w:val="center"/>
          </w:tcPr>
          <w:p w14:paraId="2C152DF3" w14:textId="29918EF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43907F72"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9760CC9" w14:textId="3109C6E9"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34503F36" w14:textId="77777777" w:rsidTr="00030DD2">
        <w:tc>
          <w:tcPr>
            <w:tcW w:w="3828" w:type="dxa"/>
            <w:vAlign w:val="center"/>
          </w:tcPr>
          <w:p w14:paraId="706DACE3" w14:textId="79EB943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4 (</w:t>
            </w:r>
            <w:r w:rsidR="00FD2C78">
              <w:rPr>
                <w:rFonts w:ascii="Times New Roman" w:hAnsi="Times New Roman" w:cs="Times New Roman"/>
                <w:sz w:val="24"/>
                <w:szCs w:val="24"/>
              </w:rPr>
              <w:t>7</w:t>
            </w:r>
            <w:r>
              <w:rPr>
                <w:rFonts w:ascii="Times New Roman" w:hAnsi="Times New Roman" w:cs="Times New Roman"/>
                <w:sz w:val="24"/>
                <w:szCs w:val="24"/>
              </w:rPr>
              <w:t xml:space="preserve"> WAS)</w:t>
            </w:r>
          </w:p>
        </w:tc>
        <w:tc>
          <w:tcPr>
            <w:tcW w:w="1701" w:type="dxa"/>
            <w:vAlign w:val="center"/>
          </w:tcPr>
          <w:p w14:paraId="3A8E8012" w14:textId="193F099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07D3F2E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691A62E1" w14:textId="77777777" w:rsidR="00030DD2" w:rsidRDefault="00030DD2" w:rsidP="00030DD2">
            <w:pPr>
              <w:spacing w:line="480" w:lineRule="auto"/>
              <w:jc w:val="center"/>
              <w:rPr>
                <w:rFonts w:ascii="Times New Roman" w:hAnsi="Times New Roman" w:cs="Times New Roman"/>
                <w:sz w:val="24"/>
                <w:szCs w:val="24"/>
              </w:rPr>
            </w:pPr>
          </w:p>
        </w:tc>
      </w:tr>
    </w:tbl>
    <w:p w14:paraId="22F79914" w14:textId="46456AB5" w:rsidR="00F52D57" w:rsidRDefault="00F52D57" w:rsidP="00030DD2">
      <w:pPr>
        <w:spacing w:line="276"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40A8B369" w:rsidR="001F1C82" w:rsidRPr="00B1628E" w:rsidRDefault="001F1C82" w:rsidP="00030DD2">
      <w:pPr>
        <w:spacing w:line="276"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1C69D503" w:rsidR="001F1C82" w:rsidRDefault="001F1C82" w:rsidP="00030DD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31D9907" w14:textId="12B25E3F" w:rsidR="00030DD2" w:rsidRPr="003E205C" w:rsidRDefault="003E205C" w:rsidP="003E205C">
      <w:pPr>
        <w:pStyle w:val="Caption"/>
        <w:rPr>
          <w:rFonts w:ascii="Times New Roman" w:hAnsi="Times New Roman" w:cs="Times New Roman"/>
          <w:b/>
          <w:i w:val="0"/>
          <w:color w:val="auto"/>
          <w:sz w:val="24"/>
          <w:szCs w:val="24"/>
        </w:rPr>
      </w:pPr>
      <w:bookmarkStart w:id="71" w:name="_Toc536027640"/>
      <w:r w:rsidRPr="003E205C">
        <w:rPr>
          <w:rFonts w:ascii="Times New Roman" w:hAnsi="Times New Roman" w:cs="Times New Roman"/>
          <w:b/>
          <w:i w:val="0"/>
          <w:color w:val="auto"/>
          <w:sz w:val="24"/>
          <w:szCs w:val="24"/>
        </w:rPr>
        <w:lastRenderedPageBreak/>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Pr="003E205C">
        <w:rPr>
          <w:rFonts w:ascii="Times New Roman" w:hAnsi="Times New Roman" w:cs="Times New Roman"/>
          <w:b/>
          <w:i w:val="0"/>
          <w:noProof/>
          <w:color w:val="auto"/>
          <w:sz w:val="24"/>
          <w:szCs w:val="24"/>
        </w:rPr>
        <w:t>4</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30DD2" w:rsidRPr="003E205C">
        <w:rPr>
          <w:rFonts w:ascii="Times New Roman" w:hAnsi="Times New Roman" w:cs="Times New Roman"/>
          <w:b/>
          <w:i w:val="0"/>
          <w:color w:val="auto"/>
          <w:sz w:val="24"/>
          <w:szCs w:val="24"/>
        </w:rPr>
        <w:t>Fertilizer recommendation for the three- and half--month age direct seeded varieties</w:t>
      </w:r>
      <w:bookmarkEnd w:id="71"/>
      <w:r w:rsidR="00030DD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1C24BC2C" w14:textId="77777777" w:rsidTr="007C2194">
        <w:tc>
          <w:tcPr>
            <w:tcW w:w="3828" w:type="dxa"/>
            <w:tcBorders>
              <w:bottom w:val="single" w:sz="4" w:space="0" w:color="auto"/>
            </w:tcBorders>
            <w:vAlign w:val="center"/>
          </w:tcPr>
          <w:p w14:paraId="4C952C49"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11D0BAD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0F9BDD0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97A83F2"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3BCEE76B" w14:textId="77777777" w:rsidTr="007C2194">
        <w:tc>
          <w:tcPr>
            <w:tcW w:w="3828" w:type="dxa"/>
            <w:tcBorders>
              <w:top w:val="single" w:sz="4" w:space="0" w:color="auto"/>
            </w:tcBorders>
            <w:vAlign w:val="center"/>
          </w:tcPr>
          <w:p w14:paraId="4853B4F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4E52E896" w14:textId="77777777" w:rsidR="00030DD2" w:rsidRDefault="00030DD2" w:rsidP="007C2194">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5DB18F7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7FD8D0CB" w14:textId="77777777" w:rsidR="00030DD2" w:rsidRDefault="00030DD2" w:rsidP="007C2194">
            <w:pPr>
              <w:spacing w:line="480" w:lineRule="auto"/>
              <w:jc w:val="center"/>
              <w:rPr>
                <w:rFonts w:ascii="Times New Roman" w:hAnsi="Times New Roman" w:cs="Times New Roman"/>
                <w:sz w:val="24"/>
                <w:szCs w:val="24"/>
              </w:rPr>
            </w:pPr>
          </w:p>
        </w:tc>
      </w:tr>
      <w:tr w:rsidR="00030DD2" w14:paraId="3858E3F9" w14:textId="77777777" w:rsidTr="007C2194">
        <w:tc>
          <w:tcPr>
            <w:tcW w:w="3828" w:type="dxa"/>
            <w:vAlign w:val="center"/>
          </w:tcPr>
          <w:p w14:paraId="0B90CE7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1 (3 WAS)</w:t>
            </w:r>
          </w:p>
        </w:tc>
        <w:tc>
          <w:tcPr>
            <w:tcW w:w="1701" w:type="dxa"/>
            <w:vAlign w:val="center"/>
          </w:tcPr>
          <w:p w14:paraId="4D4D4F7F"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29EF91A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6B4922E" w14:textId="77777777" w:rsidR="00030DD2" w:rsidRDefault="00030DD2" w:rsidP="007C2194">
            <w:pPr>
              <w:spacing w:line="480" w:lineRule="auto"/>
              <w:jc w:val="center"/>
              <w:rPr>
                <w:rFonts w:ascii="Times New Roman" w:hAnsi="Times New Roman" w:cs="Times New Roman"/>
                <w:sz w:val="24"/>
                <w:szCs w:val="24"/>
              </w:rPr>
            </w:pPr>
          </w:p>
        </w:tc>
      </w:tr>
      <w:tr w:rsidR="00030DD2" w14:paraId="59DED35F" w14:textId="77777777" w:rsidTr="007C2194">
        <w:tc>
          <w:tcPr>
            <w:tcW w:w="3828" w:type="dxa"/>
            <w:vAlign w:val="center"/>
          </w:tcPr>
          <w:p w14:paraId="452EAB90"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2 (5 WAS)</w:t>
            </w:r>
          </w:p>
        </w:tc>
        <w:tc>
          <w:tcPr>
            <w:tcW w:w="1701" w:type="dxa"/>
            <w:vAlign w:val="center"/>
          </w:tcPr>
          <w:p w14:paraId="2A78809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6BE8F890"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394ADDD"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71F8A6A3" w14:textId="77777777" w:rsidTr="007C2194">
        <w:tc>
          <w:tcPr>
            <w:tcW w:w="3828" w:type="dxa"/>
            <w:vAlign w:val="center"/>
          </w:tcPr>
          <w:p w14:paraId="545FC66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3 (7 WAS)</w:t>
            </w:r>
          </w:p>
        </w:tc>
        <w:tc>
          <w:tcPr>
            <w:tcW w:w="1701" w:type="dxa"/>
            <w:vAlign w:val="center"/>
          </w:tcPr>
          <w:p w14:paraId="794BC7B7"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6B39B74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203A270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0FFE8C9B" w14:textId="77777777" w:rsidTr="007C2194">
        <w:tc>
          <w:tcPr>
            <w:tcW w:w="3828" w:type="dxa"/>
            <w:vAlign w:val="center"/>
          </w:tcPr>
          <w:p w14:paraId="6B1DACA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4 (8 WAS)</w:t>
            </w:r>
          </w:p>
        </w:tc>
        <w:tc>
          <w:tcPr>
            <w:tcW w:w="1701" w:type="dxa"/>
            <w:vAlign w:val="center"/>
          </w:tcPr>
          <w:p w14:paraId="6C75832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7335F63D"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78347878" w14:textId="77777777" w:rsidR="00030DD2" w:rsidRDefault="00030DD2" w:rsidP="007C2194">
            <w:pPr>
              <w:spacing w:line="480" w:lineRule="auto"/>
              <w:jc w:val="center"/>
              <w:rPr>
                <w:rFonts w:ascii="Times New Roman" w:hAnsi="Times New Roman" w:cs="Times New Roman"/>
                <w:sz w:val="24"/>
                <w:szCs w:val="24"/>
              </w:rPr>
            </w:pPr>
          </w:p>
        </w:tc>
      </w:tr>
    </w:tbl>
    <w:p w14:paraId="664DF959" w14:textId="2A272D13" w:rsidR="001F1C82" w:rsidRPr="00B1628E" w:rsidRDefault="00030DD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863B62E" w14:textId="2C1283A4"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72" w:name="_Toc536028825"/>
      <w:r w:rsidRPr="00B1628E">
        <w:rPr>
          <w:rFonts w:ascii="Times New Roman" w:hAnsi="Times New Roman" w:cs="Times New Roman"/>
          <w:b/>
          <w:i w:val="0"/>
          <w:color w:val="auto"/>
          <w:sz w:val="24"/>
          <w:szCs w:val="24"/>
        </w:rPr>
        <w:t>3.3.4.2 Weed, Pest and Disease Control</w:t>
      </w:r>
      <w:bookmarkEnd w:id="72"/>
    </w:p>
    <w:p w14:paraId="0450DD4E" w14:textId="398573C1"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00F52D57">
        <w:rPr>
          <w:rFonts w:ascii="Times New Roman" w:hAnsi="Times New Roman" w:cs="Times New Roman"/>
          <w:sz w:val="24"/>
          <w:szCs w:val="24"/>
        </w:rPr>
        <w:t>g</w:t>
      </w:r>
      <w:r w:rsidRPr="00B1628E">
        <w:rPr>
          <w:rFonts w:ascii="Times New Roman" w:hAnsi="Times New Roman" w:cs="Times New Roman"/>
          <w:sz w:val="24"/>
          <w:szCs w:val="24"/>
        </w:rPr>
        <w:t>liricidia</w:t>
      </w:r>
      <w:proofErr w:type="spellEnd"/>
      <w:r w:rsidRPr="00B1628E">
        <w:rPr>
          <w:rFonts w:ascii="Times New Roman" w:hAnsi="Times New Roman" w:cs="Times New Roman"/>
          <w:sz w:val="24"/>
          <w:szCs w:val="24"/>
        </w:rPr>
        <w:t xml:space="preserve">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4FB67AAB" w14:textId="268CDDDF" w:rsidR="003E205C" w:rsidRDefault="003E205C" w:rsidP="001F1C82">
      <w:pPr>
        <w:spacing w:line="480" w:lineRule="auto"/>
        <w:jc w:val="both"/>
        <w:rPr>
          <w:rFonts w:ascii="Times New Roman" w:hAnsi="Times New Roman" w:cs="Times New Roman"/>
          <w:sz w:val="24"/>
          <w:szCs w:val="24"/>
        </w:rPr>
      </w:pPr>
    </w:p>
    <w:p w14:paraId="05286F22" w14:textId="77777777" w:rsidR="003E205C" w:rsidRDefault="003E205C" w:rsidP="001F1C82">
      <w:pPr>
        <w:spacing w:line="480" w:lineRule="auto"/>
        <w:jc w:val="both"/>
        <w:rPr>
          <w:rFonts w:ascii="Times New Roman" w:hAnsi="Times New Roman" w:cs="Times New Roman"/>
          <w:sz w:val="24"/>
          <w:szCs w:val="24"/>
        </w:rPr>
      </w:pP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73" w:name="_Toc536028826"/>
      <w:r w:rsidRPr="00B1628E">
        <w:rPr>
          <w:rFonts w:ascii="Times New Roman" w:hAnsi="Times New Roman" w:cs="Times New Roman"/>
          <w:b/>
          <w:color w:val="auto"/>
          <w:sz w:val="24"/>
          <w:szCs w:val="24"/>
        </w:rPr>
        <w:t>3.4 Data Collection</w:t>
      </w:r>
      <w:bookmarkEnd w:id="73"/>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99A718D" w:rsidR="001F1C82" w:rsidRPr="00B1628E" w:rsidRDefault="001F1C82" w:rsidP="001F1C82">
      <w:pPr>
        <w:pStyle w:val="Heading3"/>
        <w:spacing w:line="480" w:lineRule="auto"/>
        <w:jc w:val="both"/>
        <w:rPr>
          <w:rFonts w:ascii="Times New Roman" w:hAnsi="Times New Roman" w:cs="Times New Roman"/>
          <w:b/>
          <w:color w:val="auto"/>
        </w:rPr>
      </w:pPr>
      <w:bookmarkStart w:id="74" w:name="_Toc536028827"/>
      <w:r w:rsidRPr="00B1628E">
        <w:rPr>
          <w:rFonts w:ascii="Times New Roman" w:hAnsi="Times New Roman" w:cs="Times New Roman"/>
          <w:b/>
          <w:color w:val="auto"/>
        </w:rPr>
        <w:t xml:space="preserve">3.4.1 Rice </w:t>
      </w:r>
      <w:r w:rsidR="00F52D57">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F52D57">
        <w:rPr>
          <w:rFonts w:ascii="Times New Roman" w:hAnsi="Times New Roman" w:cs="Times New Roman"/>
          <w:b/>
          <w:color w:val="auto"/>
        </w:rPr>
        <w:t>n</w:t>
      </w:r>
      <w:r w:rsidRPr="00B1628E">
        <w:rPr>
          <w:rFonts w:ascii="Times New Roman" w:hAnsi="Times New Roman" w:cs="Times New Roman"/>
          <w:b/>
          <w:color w:val="auto"/>
        </w:rPr>
        <w:t>ursery stage</w:t>
      </w:r>
      <w:bookmarkEnd w:id="74"/>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3DC17F6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2)</w:t>
      </w:r>
      <w:r w:rsidRPr="00B1628E">
        <w:rPr>
          <w:rFonts w:ascii="Times New Roman" w:hAnsi="Times New Roman" w:cs="Times New Roman"/>
          <w:sz w:val="24"/>
          <w:szCs w:val="24"/>
        </w:rPr>
        <w:t xml:space="preserve">. </w:t>
      </w:r>
    </w:p>
    <w:p w14:paraId="47044C9B" w14:textId="58E35E4C" w:rsidR="001F1C82" w:rsidRPr="00B1628E" w:rsidRDefault="00B40778"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2784" behindDoc="0" locked="0" layoutInCell="1" allowOverlap="1" wp14:anchorId="48260685" wp14:editId="57186B1A">
            <wp:simplePos x="0" y="0"/>
            <wp:positionH relativeFrom="page">
              <wp:posOffset>4533900</wp:posOffset>
            </wp:positionH>
            <wp:positionV relativeFrom="paragraph">
              <wp:posOffset>156845</wp:posOffset>
            </wp:positionV>
            <wp:extent cx="1889760" cy="2660015"/>
            <wp:effectExtent l="19050" t="19050" r="15240" b="26035"/>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976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21760" behindDoc="0" locked="0" layoutInCell="1" allowOverlap="1" wp14:anchorId="06924718" wp14:editId="2F6F97D8">
            <wp:simplePos x="0" y="0"/>
            <wp:positionH relativeFrom="column">
              <wp:posOffset>527685</wp:posOffset>
            </wp:positionH>
            <wp:positionV relativeFrom="paragraph">
              <wp:posOffset>156210</wp:posOffset>
            </wp:positionV>
            <wp:extent cx="1882140" cy="2660015"/>
            <wp:effectExtent l="19050" t="19050" r="22860" b="26035"/>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AFBA390" w14:textId="3B7FC572" w:rsidR="001F1C82" w:rsidRPr="00B1628E" w:rsidRDefault="001F1C82" w:rsidP="001F1C82">
      <w:pPr>
        <w:jc w:val="both"/>
        <w:rPr>
          <w:rFonts w:ascii="Times New Roman" w:hAnsi="Times New Roman" w:cs="Times New Roman"/>
          <w:sz w:val="24"/>
          <w:szCs w:val="24"/>
        </w:rPr>
      </w:pPr>
    </w:p>
    <w:p w14:paraId="72BE94AA" w14:textId="6BE740AC" w:rsidR="001F1C82" w:rsidRPr="00B1628E" w:rsidRDefault="001F1C82" w:rsidP="001F1C82">
      <w:pPr>
        <w:jc w:val="both"/>
        <w:rPr>
          <w:rFonts w:ascii="Times New Roman" w:hAnsi="Times New Roman" w:cs="Times New Roman"/>
          <w:sz w:val="24"/>
          <w:szCs w:val="24"/>
        </w:rPr>
      </w:pPr>
    </w:p>
    <w:p w14:paraId="145A374B" w14:textId="063213CB" w:rsidR="001F1C82" w:rsidRPr="00B1628E" w:rsidRDefault="001F1C82" w:rsidP="001F1C82">
      <w:pPr>
        <w:jc w:val="both"/>
        <w:rPr>
          <w:rFonts w:ascii="Times New Roman" w:hAnsi="Times New Roman" w:cs="Times New Roman"/>
          <w:sz w:val="24"/>
          <w:szCs w:val="24"/>
        </w:rPr>
      </w:pPr>
    </w:p>
    <w:p w14:paraId="640803B2" w14:textId="199C547E" w:rsidR="001F1C82" w:rsidRPr="00B1628E" w:rsidRDefault="001F1C82" w:rsidP="001F1C82">
      <w:pPr>
        <w:jc w:val="both"/>
        <w:rPr>
          <w:rFonts w:ascii="Times New Roman" w:hAnsi="Times New Roman" w:cs="Times New Roman"/>
          <w:sz w:val="24"/>
          <w:szCs w:val="24"/>
        </w:rPr>
      </w:pPr>
    </w:p>
    <w:p w14:paraId="2282C07F" w14:textId="7D7AA5E8" w:rsidR="001F1C82" w:rsidRDefault="001F1C82" w:rsidP="001F1C82">
      <w:pPr>
        <w:jc w:val="both"/>
        <w:rPr>
          <w:rFonts w:ascii="Times New Roman" w:hAnsi="Times New Roman" w:cs="Times New Roman"/>
          <w:sz w:val="24"/>
          <w:szCs w:val="24"/>
        </w:rPr>
      </w:pPr>
    </w:p>
    <w:p w14:paraId="15BAF5AC" w14:textId="28D008B4" w:rsidR="001E7015" w:rsidRPr="00B1628E" w:rsidRDefault="001E7015" w:rsidP="001F1C82">
      <w:pPr>
        <w:jc w:val="both"/>
        <w:rPr>
          <w:rFonts w:ascii="Times New Roman" w:hAnsi="Times New Roman" w:cs="Times New Roman"/>
          <w:sz w:val="24"/>
          <w:szCs w:val="24"/>
        </w:rPr>
      </w:pPr>
    </w:p>
    <w:p w14:paraId="35382A04" w14:textId="4DE9B726"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C6BB255" w14:textId="64D8CC0C"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9303B94" w14:textId="528BD819" w:rsidR="00B40778" w:rsidRPr="00B40778" w:rsidRDefault="00B40778" w:rsidP="00B40778">
      <w:pPr>
        <w:pStyle w:val="ListParagraph"/>
        <w:numPr>
          <w:ilvl w:val="0"/>
          <w:numId w:val="30"/>
        </w:numPr>
        <w:spacing w:line="480" w:lineRule="auto"/>
        <w:jc w:val="both"/>
        <w:rPr>
          <w:b/>
        </w:rPr>
      </w:pPr>
      <w:r>
        <w:t xml:space="preserve">                                                                       </w:t>
      </w:r>
      <w:r w:rsidRPr="00B40778">
        <w:rPr>
          <w:b/>
        </w:rPr>
        <w:t>(b)</w:t>
      </w:r>
    </w:p>
    <w:p w14:paraId="0F5C9F1A" w14:textId="41F4E306" w:rsidR="001F1C82" w:rsidRPr="003E205C" w:rsidRDefault="003E205C" w:rsidP="003E205C">
      <w:pPr>
        <w:pStyle w:val="Caption"/>
        <w:rPr>
          <w:rFonts w:ascii="Times New Roman" w:hAnsi="Times New Roman" w:cs="Times New Roman"/>
          <w:b/>
          <w:i w:val="0"/>
          <w:color w:val="auto"/>
          <w:sz w:val="24"/>
          <w:szCs w:val="24"/>
        </w:rPr>
      </w:pPr>
      <w:bookmarkStart w:id="75" w:name="_Toc536027817"/>
      <w:bookmarkStart w:id="76" w:name="_Toc536028118"/>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3</w:t>
      </w:r>
      <w:r>
        <w:rPr>
          <w:rFonts w:ascii="Times New Roman" w:hAnsi="Times New Roman" w:cs="Times New Roman"/>
          <w:b/>
          <w:i w:val="0"/>
          <w:color w:val="auto"/>
          <w:sz w:val="24"/>
          <w:szCs w:val="24"/>
        </w:rPr>
        <w:t xml:space="preserve"> </w:t>
      </w:r>
      <w:r w:rsidR="005728ED" w:rsidRPr="003E205C">
        <w:rPr>
          <w:rFonts w:ascii="Times New Roman" w:hAnsi="Times New Roman" w:cs="Times New Roman"/>
          <w:b/>
          <w:i w:val="0"/>
          <w:color w:val="auto"/>
          <w:sz w:val="24"/>
          <w:szCs w:val="24"/>
        </w:rPr>
        <w:t>(</w:t>
      </w:r>
      <w:r w:rsidR="00FB0033" w:rsidRPr="003E205C">
        <w:rPr>
          <w:rFonts w:ascii="Times New Roman" w:hAnsi="Times New Roman" w:cs="Times New Roman"/>
          <w:b/>
          <w:i w:val="0"/>
          <w:color w:val="auto"/>
          <w:sz w:val="24"/>
          <w:szCs w:val="24"/>
        </w:rPr>
        <w:t xml:space="preserve">a) </w:t>
      </w:r>
      <w:r w:rsidR="001F1C82" w:rsidRPr="003E205C">
        <w:rPr>
          <w:rFonts w:ascii="Times New Roman" w:hAnsi="Times New Roman" w:cs="Times New Roman"/>
          <w:b/>
          <w:i w:val="0"/>
          <w:color w:val="auto"/>
          <w:sz w:val="24"/>
          <w:szCs w:val="24"/>
        </w:rPr>
        <w:t xml:space="preserve">The </w:t>
      </w:r>
      <w:r w:rsidR="00FB0033" w:rsidRPr="003E205C">
        <w:rPr>
          <w:rFonts w:ascii="Times New Roman" w:hAnsi="Times New Roman" w:cs="Times New Roman"/>
          <w:b/>
          <w:i w:val="0"/>
          <w:color w:val="auto"/>
          <w:sz w:val="24"/>
          <w:szCs w:val="24"/>
        </w:rPr>
        <w:t>r</w:t>
      </w:r>
      <w:r w:rsidR="001F1C82" w:rsidRPr="003E205C">
        <w:rPr>
          <w:rFonts w:ascii="Times New Roman" w:hAnsi="Times New Roman" w:cs="Times New Roman"/>
          <w:b/>
          <w:i w:val="0"/>
          <w:color w:val="auto"/>
          <w:sz w:val="24"/>
          <w:szCs w:val="24"/>
        </w:rPr>
        <w:t xml:space="preserve">oot </w:t>
      </w:r>
      <w:r w:rsidR="00FB0033" w:rsidRPr="003E205C">
        <w:rPr>
          <w:rFonts w:ascii="Times New Roman" w:hAnsi="Times New Roman" w:cs="Times New Roman"/>
          <w:b/>
          <w:i w:val="0"/>
          <w:color w:val="auto"/>
          <w:sz w:val="24"/>
          <w:szCs w:val="24"/>
        </w:rPr>
        <w:t>s</w:t>
      </w:r>
      <w:r w:rsidR="001F1C82" w:rsidRPr="003E205C">
        <w:rPr>
          <w:rFonts w:ascii="Times New Roman" w:hAnsi="Times New Roman" w:cs="Times New Roman"/>
          <w:b/>
          <w:i w:val="0"/>
          <w:color w:val="auto"/>
          <w:sz w:val="24"/>
          <w:szCs w:val="24"/>
        </w:rPr>
        <w:t xml:space="preserve">canner WinRhizo 2016 and </w:t>
      </w:r>
      <w:r w:rsidR="00FB0033" w:rsidRPr="003E205C">
        <w:rPr>
          <w:rFonts w:ascii="Times New Roman" w:hAnsi="Times New Roman" w:cs="Times New Roman"/>
          <w:b/>
          <w:i w:val="0"/>
          <w:color w:val="auto"/>
          <w:sz w:val="24"/>
          <w:szCs w:val="24"/>
        </w:rPr>
        <w:t xml:space="preserve">(b) </w:t>
      </w:r>
      <w:r w:rsidR="001F1C82" w:rsidRPr="003E205C">
        <w:rPr>
          <w:rFonts w:ascii="Times New Roman" w:hAnsi="Times New Roman" w:cs="Times New Roman"/>
          <w:b/>
          <w:i w:val="0"/>
          <w:color w:val="auto"/>
          <w:sz w:val="24"/>
          <w:szCs w:val="24"/>
        </w:rPr>
        <w:t xml:space="preserve">scanned image </w:t>
      </w:r>
      <w:r w:rsidR="00FB0033" w:rsidRPr="003E205C">
        <w:rPr>
          <w:rFonts w:ascii="Times New Roman" w:hAnsi="Times New Roman" w:cs="Times New Roman"/>
          <w:b/>
          <w:i w:val="0"/>
          <w:color w:val="auto"/>
          <w:sz w:val="24"/>
          <w:szCs w:val="24"/>
        </w:rPr>
        <w:t>produced by the scanner.</w:t>
      </w:r>
      <w:bookmarkEnd w:id="75"/>
      <w:bookmarkEnd w:id="76"/>
    </w:p>
    <w:p w14:paraId="3605AA34" w14:textId="71F5581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w:t>
      </w:r>
      <w:r w:rsidR="00FB0033">
        <w:rPr>
          <w:rFonts w:ascii="Times New Roman" w:hAnsi="Times New Roman" w:cs="Times New Roman"/>
          <w:sz w:val="24"/>
          <w:szCs w:val="24"/>
        </w:rPr>
        <w:t xml:space="preserve"> at 12 DAS</w:t>
      </w:r>
      <w:r w:rsidRPr="00B1628E">
        <w:rPr>
          <w:rFonts w:ascii="Times New Roman" w:hAnsi="Times New Roman" w:cs="Times New Roman"/>
          <w:sz w:val="24"/>
          <w:szCs w:val="24"/>
        </w:rPr>
        <w: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Rani, 2012; Vasudevan </w:t>
      </w:r>
      <w:r w:rsidRPr="00FB0033">
        <w:rPr>
          <w:rFonts w:ascii="Times New Roman" w:hAnsi="Times New Roman" w:cs="Times New Roman"/>
          <w:i/>
          <w:noProof/>
          <w:sz w:val="24"/>
          <w:szCs w:val="24"/>
        </w:rPr>
        <w:t>et al</w:t>
      </w:r>
      <w:r w:rsidRPr="00B1628E">
        <w:rPr>
          <w:rFonts w:ascii="Times New Roman" w:hAnsi="Times New Roman" w:cs="Times New Roman"/>
          <w:noProof/>
          <w:sz w:val="24"/>
          <w:szCs w:val="24"/>
        </w:rPr>
        <w:t>.,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1621BE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eaf </w:t>
      </w:r>
      <w:r w:rsidR="00FB0033">
        <w:rPr>
          <w:rFonts w:ascii="Times New Roman" w:hAnsi="Times New Roman" w:cs="Times New Roman"/>
          <w:sz w:val="24"/>
          <w:szCs w:val="24"/>
        </w:rPr>
        <w:t>greenness</w:t>
      </w:r>
      <w:r w:rsidRPr="00B1628E">
        <w:rPr>
          <w:rFonts w:ascii="Times New Roman" w:hAnsi="Times New Roman" w:cs="Times New Roman"/>
          <w:sz w:val="24"/>
          <w:szCs w:val="24"/>
        </w:rPr>
        <w:t xml:space="preserve">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6C414C6F" w:rsidR="001F1C82" w:rsidRPr="00B1628E" w:rsidRDefault="005A2034"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29952" behindDoc="0" locked="0" layoutInCell="1" allowOverlap="1" wp14:anchorId="2370EE8A" wp14:editId="09C04322">
            <wp:simplePos x="0" y="0"/>
            <wp:positionH relativeFrom="page">
              <wp:posOffset>3063240</wp:posOffset>
            </wp:positionH>
            <wp:positionV relativeFrom="paragraph">
              <wp:posOffset>19050</wp:posOffset>
            </wp:positionV>
            <wp:extent cx="1722120" cy="2379345"/>
            <wp:effectExtent l="19050" t="19050" r="11430" b="2095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201E35B0" w:rsidR="001F1C82" w:rsidRDefault="001F1C82" w:rsidP="001F1C82">
      <w:pPr>
        <w:jc w:val="both"/>
        <w:rPr>
          <w:rFonts w:ascii="Times New Roman" w:hAnsi="Times New Roman" w:cs="Times New Roman"/>
          <w:sz w:val="24"/>
          <w:szCs w:val="24"/>
        </w:rPr>
      </w:pPr>
    </w:p>
    <w:p w14:paraId="41FE620D" w14:textId="77777777" w:rsidR="005A2034" w:rsidRPr="00B1628E" w:rsidRDefault="005A2034" w:rsidP="001F1C82">
      <w:pPr>
        <w:jc w:val="both"/>
        <w:rPr>
          <w:rFonts w:ascii="Times New Roman" w:hAnsi="Times New Roman" w:cs="Times New Roman"/>
          <w:sz w:val="24"/>
          <w:szCs w:val="24"/>
        </w:rPr>
      </w:pPr>
    </w:p>
    <w:p w14:paraId="3B974D17" w14:textId="31BB3104" w:rsidR="001F1C82" w:rsidRPr="003E205C" w:rsidRDefault="003E205C" w:rsidP="003E205C">
      <w:pPr>
        <w:pStyle w:val="Caption"/>
        <w:rPr>
          <w:rFonts w:ascii="Times New Roman" w:hAnsi="Times New Roman" w:cs="Times New Roman"/>
          <w:b/>
          <w:bCs/>
          <w:i w:val="0"/>
          <w:sz w:val="24"/>
          <w:szCs w:val="24"/>
        </w:rPr>
      </w:pPr>
      <w:bookmarkStart w:id="77" w:name="_Toc536027818"/>
      <w:bookmarkStart w:id="78" w:name="_Toc536028119"/>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4</w:t>
      </w:r>
      <w:r w:rsidRPr="003E205C">
        <w:rPr>
          <w:rFonts w:ascii="Times New Roman" w:hAnsi="Times New Roman" w:cs="Times New Roman"/>
          <w:b/>
          <w:bCs/>
          <w:i w:val="0"/>
          <w:color w:val="auto"/>
          <w:sz w:val="24"/>
          <w:szCs w:val="24"/>
        </w:rPr>
        <w:t xml:space="preserve"> </w:t>
      </w:r>
      <w:r w:rsidR="001F1C82" w:rsidRPr="003E205C">
        <w:rPr>
          <w:rFonts w:ascii="Times New Roman" w:hAnsi="Times New Roman" w:cs="Times New Roman"/>
          <w:b/>
          <w:bCs/>
          <w:i w:val="0"/>
          <w:color w:val="auto"/>
          <w:sz w:val="24"/>
          <w:szCs w:val="24"/>
        </w:rPr>
        <w:t>SPAD meter (MINOLTA 502)</w:t>
      </w:r>
      <w:bookmarkEnd w:id="77"/>
      <w:bookmarkEnd w:id="78"/>
      <w:r w:rsidR="001F1C82" w:rsidRPr="003E205C">
        <w:rPr>
          <w:rFonts w:ascii="Times New Roman" w:hAnsi="Times New Roman" w:cs="Times New Roman"/>
          <w:b/>
          <w:bCs/>
          <w:i w:val="0"/>
          <w:color w:val="auto"/>
          <w:sz w:val="24"/>
          <w:szCs w:val="24"/>
        </w:rPr>
        <w:t xml:space="preserve"> </w:t>
      </w:r>
    </w:p>
    <w:p w14:paraId="36753456" w14:textId="1D2F971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w:t>
      </w:r>
      <w:r w:rsidR="00FB0033">
        <w:rPr>
          <w:rFonts w:ascii="Times New Roman" w:hAnsi="Times New Roman" w:cs="Times New Roman"/>
          <w:sz w:val="24"/>
          <w:szCs w:val="24"/>
        </w:rPr>
        <w:t>m</w:t>
      </w:r>
      <w:r w:rsidRPr="00B1628E">
        <w:rPr>
          <w:rFonts w:ascii="Times New Roman" w:hAnsi="Times New Roman" w:cs="Times New Roman"/>
          <w:sz w:val="24"/>
          <w:szCs w:val="24"/>
        </w:rPr>
        <w:t xml:space="preserve">echanical transplanting in order </w:t>
      </w:r>
      <w:r w:rsidR="00FB0033">
        <w:rPr>
          <w:rFonts w:ascii="Times New Roman" w:hAnsi="Times New Roman" w:cs="Times New Roman"/>
          <w:sz w:val="24"/>
          <w:szCs w:val="24"/>
        </w:rPr>
        <w:t xml:space="preserve">to </w:t>
      </w:r>
      <w:r w:rsidRPr="00B1628E">
        <w:rPr>
          <w:rFonts w:ascii="Times New Roman" w:hAnsi="Times New Roman" w:cs="Times New Roman"/>
          <w:sz w:val="24"/>
          <w:szCs w:val="24"/>
        </w:rPr>
        <w:t xml:space="preserve">evaluate whether there was an impact of seed rate on the number of seedlings dispersed per hill. </w:t>
      </w:r>
    </w:p>
    <w:p w14:paraId="5A68B9BB" w14:textId="77777777" w:rsidR="001F1C82" w:rsidRPr="00B1628E" w:rsidRDefault="001F1C82" w:rsidP="001F1C82">
      <w:pPr>
        <w:jc w:val="both"/>
        <w:rPr>
          <w:rFonts w:ascii="Times New Roman" w:hAnsi="Times New Roman" w:cs="Times New Roman"/>
          <w:sz w:val="24"/>
          <w:szCs w:val="24"/>
        </w:rPr>
      </w:pPr>
    </w:p>
    <w:p w14:paraId="7EAA27F3" w14:textId="5B8CB8AD" w:rsidR="001F1C82" w:rsidRPr="00B1628E" w:rsidRDefault="001F1C82" w:rsidP="001F1C82">
      <w:pPr>
        <w:pStyle w:val="Heading3"/>
        <w:spacing w:line="480" w:lineRule="auto"/>
        <w:jc w:val="both"/>
        <w:rPr>
          <w:rFonts w:ascii="Times New Roman" w:hAnsi="Times New Roman" w:cs="Times New Roman"/>
          <w:b/>
          <w:color w:val="auto"/>
        </w:rPr>
      </w:pPr>
      <w:bookmarkStart w:id="79" w:name="_Toc536028828"/>
      <w:r w:rsidRPr="00B1628E">
        <w:rPr>
          <w:rFonts w:ascii="Times New Roman" w:hAnsi="Times New Roman" w:cs="Times New Roman"/>
          <w:b/>
          <w:color w:val="auto"/>
        </w:rPr>
        <w:t xml:space="preserve">3.4.2 Rice plants during the </w:t>
      </w:r>
      <w:r w:rsidR="00FB0033">
        <w:rPr>
          <w:rFonts w:ascii="Times New Roman" w:hAnsi="Times New Roman" w:cs="Times New Roman"/>
          <w:b/>
          <w:color w:val="auto"/>
        </w:rPr>
        <w:t>e</w:t>
      </w:r>
      <w:r w:rsidRPr="00B1628E">
        <w:rPr>
          <w:rFonts w:ascii="Times New Roman" w:hAnsi="Times New Roman" w:cs="Times New Roman"/>
          <w:b/>
          <w:color w:val="auto"/>
        </w:rPr>
        <w:t>arly growth stage</w:t>
      </w:r>
      <w:bookmarkEnd w:id="79"/>
    </w:p>
    <w:p w14:paraId="60CBA07E" w14:textId="6576FDCF" w:rsidR="001F1C82" w:rsidRPr="00B1628E" w:rsidRDefault="001F1C82" w:rsidP="001F1C82">
      <w:pPr>
        <w:pStyle w:val="Heading3"/>
        <w:spacing w:line="480" w:lineRule="auto"/>
        <w:jc w:val="both"/>
        <w:rPr>
          <w:rFonts w:ascii="Times New Roman" w:hAnsi="Times New Roman" w:cs="Times New Roman"/>
          <w:color w:val="auto"/>
        </w:rPr>
      </w:pPr>
      <w:bookmarkStart w:id="80" w:name="_Toc535345278"/>
      <w:bookmarkStart w:id="81" w:name="_Toc535486001"/>
      <w:bookmarkStart w:id="82" w:name="_Toc536024925"/>
      <w:bookmarkStart w:id="83" w:name="_Toc536025220"/>
      <w:bookmarkStart w:id="84" w:name="_Toc536028829"/>
      <w:r w:rsidRPr="00B1628E">
        <w:rPr>
          <w:rFonts w:ascii="Times New Roman" w:hAnsi="Times New Roman" w:cs="Times New Roman"/>
          <w:color w:val="auto"/>
        </w:rPr>
        <w:t>The plant height</w:t>
      </w:r>
      <w:r w:rsidR="00FB0033">
        <w:rPr>
          <w:rFonts w:ascii="Times New Roman" w:hAnsi="Times New Roman" w:cs="Times New Roman"/>
          <w:color w:val="auto"/>
        </w:rPr>
        <w:t xml:space="preserve"> and</w:t>
      </w:r>
      <w:r w:rsidRPr="00B1628E">
        <w:rPr>
          <w:rFonts w:ascii="Times New Roman" w:hAnsi="Times New Roman" w:cs="Times New Roman"/>
          <w:color w:val="auto"/>
        </w:rPr>
        <w:t xml:space="preserve"> </w:t>
      </w:r>
      <w:r w:rsidR="00FB0033">
        <w:rPr>
          <w:rFonts w:ascii="Times New Roman" w:hAnsi="Times New Roman" w:cs="Times New Roman"/>
          <w:color w:val="auto"/>
        </w:rPr>
        <w:t>leaf greenness</w:t>
      </w:r>
      <w:r w:rsidRPr="00B1628E">
        <w:rPr>
          <w:rFonts w:ascii="Times New Roman" w:hAnsi="Times New Roman" w:cs="Times New Roman"/>
          <w:color w:val="auto"/>
        </w:rPr>
        <w:t xml:space="preserve"> were recorded at one-week interval until the end of vegetative period</w:t>
      </w:r>
      <w:r w:rsidR="00FB0033">
        <w:rPr>
          <w:rFonts w:ascii="Times New Roman" w:hAnsi="Times New Roman" w:cs="Times New Roman"/>
          <w:color w:val="auto"/>
        </w:rPr>
        <w:t xml:space="preserve">, as </w:t>
      </w:r>
      <w:r w:rsidR="004B4973">
        <w:rPr>
          <w:rFonts w:ascii="Times New Roman" w:hAnsi="Times New Roman" w:cs="Times New Roman"/>
          <w:color w:val="auto"/>
        </w:rPr>
        <w:t>described in section 3.4.1 using randomly selected 10 plants</w:t>
      </w:r>
      <w:r w:rsidRPr="00B1628E">
        <w:rPr>
          <w:rFonts w:ascii="Times New Roman" w:hAnsi="Times New Roman" w:cs="Times New Roman"/>
          <w:color w:val="auto"/>
        </w:rPr>
        <w:t>.</w:t>
      </w:r>
      <w:bookmarkEnd w:id="80"/>
      <w:bookmarkEnd w:id="81"/>
      <w:bookmarkEnd w:id="82"/>
      <w:bookmarkEnd w:id="83"/>
      <w:bookmarkEnd w:id="84"/>
      <w:r w:rsidRPr="00B1628E">
        <w:rPr>
          <w:rFonts w:ascii="Times New Roman" w:hAnsi="Times New Roman" w:cs="Times New Roman"/>
          <w:color w:val="auto"/>
        </w:rPr>
        <w:t xml:space="preserve"> </w:t>
      </w:r>
    </w:p>
    <w:p w14:paraId="00AF20BF" w14:textId="2FDC2D7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sidR="004B4973">
        <w:rPr>
          <w:rFonts w:ascii="Times New Roman" w:hAnsi="Times New Roman" w:cs="Times New Roman"/>
          <w:sz w:val="24"/>
          <w:szCs w:val="24"/>
        </w:rPr>
        <w:t>g</w:t>
      </w:r>
      <w:r w:rsidRPr="00B1628E">
        <w:rPr>
          <w:rFonts w:ascii="Times New Roman" w:hAnsi="Times New Roman" w:cs="Times New Roman"/>
          <w:sz w:val="24"/>
          <w:szCs w:val="24"/>
        </w:rPr>
        <w:t xml:space="preserve">round </w:t>
      </w:r>
      <w:r w:rsidR="004B4973">
        <w:rPr>
          <w:rFonts w:ascii="Times New Roman" w:hAnsi="Times New Roman" w:cs="Times New Roman"/>
          <w:sz w:val="24"/>
          <w:szCs w:val="24"/>
        </w:rPr>
        <w:t>c</w:t>
      </w:r>
      <w:r w:rsidRPr="00B1628E">
        <w:rPr>
          <w:rFonts w:ascii="Times New Roman" w:hAnsi="Times New Roman" w:cs="Times New Roman"/>
          <w:sz w:val="24"/>
          <w:szCs w:val="24"/>
        </w:rPr>
        <w:t xml:space="preserve">over </w:t>
      </w:r>
      <w:r w:rsidR="004B4973">
        <w:rPr>
          <w:rFonts w:ascii="Times New Roman" w:hAnsi="Times New Roman" w:cs="Times New Roman"/>
          <w:sz w:val="24"/>
          <w:szCs w:val="24"/>
        </w:rPr>
        <w:t>p</w:t>
      </w:r>
      <w:r w:rsidRPr="00B1628E">
        <w:rPr>
          <w:rFonts w:ascii="Times New Roman" w:hAnsi="Times New Roman" w:cs="Times New Roman"/>
          <w:sz w:val="24"/>
          <w:szCs w:val="24"/>
        </w:rPr>
        <w:t>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w:t>
      </w:r>
      <w:r w:rsidR="00D44C25">
        <w:rPr>
          <w:rFonts w:ascii="Times New Roman" w:hAnsi="Times New Roman" w:cs="Times New Roman"/>
          <w:sz w:val="24"/>
          <w:szCs w:val="24"/>
        </w:rPr>
        <w:t xml:space="preserve"> the plants</w:t>
      </w:r>
      <w:r w:rsidRPr="00B1628E">
        <w:rPr>
          <w:rFonts w:ascii="Times New Roman" w:hAnsi="Times New Roman" w:cs="Times New Roman"/>
          <w:sz w:val="24"/>
          <w:szCs w:val="24"/>
        </w:rPr>
        <w:t xml:space="preserve">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C91E53" w14:textId="3A9D25CD" w:rsidR="005A2034" w:rsidRDefault="005A2034" w:rsidP="001F1C82">
      <w:pPr>
        <w:spacing w:line="480" w:lineRule="auto"/>
        <w:jc w:val="both"/>
        <w:rPr>
          <w:rFonts w:ascii="Times New Roman" w:hAnsi="Times New Roman" w:cs="Times New Roman"/>
          <w:sz w:val="24"/>
          <w:szCs w:val="24"/>
        </w:rPr>
      </w:pPr>
    </w:p>
    <w:p w14:paraId="39C00689" w14:textId="16C7802D" w:rsidR="005A2034" w:rsidRDefault="005A2034" w:rsidP="001F1C82">
      <w:pPr>
        <w:spacing w:line="480" w:lineRule="auto"/>
        <w:jc w:val="both"/>
        <w:rPr>
          <w:rFonts w:ascii="Times New Roman" w:hAnsi="Times New Roman" w:cs="Times New Roman"/>
          <w:sz w:val="24"/>
          <w:szCs w:val="24"/>
        </w:rPr>
      </w:pPr>
    </w:p>
    <w:p w14:paraId="7E8CFFFB" w14:textId="77777777" w:rsidR="005A2034" w:rsidRPr="00B1628E" w:rsidRDefault="005A2034" w:rsidP="001F1C82">
      <w:pPr>
        <w:spacing w:line="480" w:lineRule="auto"/>
        <w:jc w:val="both"/>
        <w:rPr>
          <w:rFonts w:ascii="Times New Roman" w:hAnsi="Times New Roman" w:cs="Times New Roman"/>
          <w:sz w:val="24"/>
          <w:szCs w:val="24"/>
        </w:rPr>
      </w:pPr>
    </w:p>
    <w:p w14:paraId="5987E081" w14:textId="4BB533AB"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2102655" behindDoc="0" locked="0" layoutInCell="1" allowOverlap="1" wp14:anchorId="018C0995" wp14:editId="53F26BCE">
                <wp:simplePos x="0" y="0"/>
                <wp:positionH relativeFrom="column">
                  <wp:posOffset>432435</wp:posOffset>
                </wp:positionH>
                <wp:positionV relativeFrom="paragraph">
                  <wp:posOffset>43180</wp:posOffset>
                </wp:positionV>
                <wp:extent cx="4328160" cy="2087880"/>
                <wp:effectExtent l="57150" t="57150" r="53340" b="121920"/>
                <wp:wrapNone/>
                <wp:docPr id="244" name="Group 244"/>
                <wp:cNvGraphicFramePr/>
                <a:graphic xmlns:a="http://schemas.openxmlformats.org/drawingml/2006/main">
                  <a:graphicData uri="http://schemas.microsoft.com/office/word/2010/wordprocessingGroup">
                    <wpg:wgp>
                      <wpg:cNvGrpSpPr/>
                      <wpg:grpSpPr>
                        <a:xfrm>
                          <a:off x="0" y="0"/>
                          <a:ext cx="4328160" cy="2087880"/>
                          <a:chOff x="0" y="0"/>
                          <a:chExt cx="4328160" cy="2087880"/>
                        </a:xfrm>
                      </wpg:grpSpPr>
                      <wpg:grpSp>
                        <wpg:cNvPr id="235" name="Group 235"/>
                        <wpg:cNvGrpSpPr/>
                        <wpg:grpSpPr>
                          <a:xfrm>
                            <a:off x="0" y="0"/>
                            <a:ext cx="2164080" cy="2087880"/>
                            <a:chOff x="0" y="0"/>
                            <a:chExt cx="2164080" cy="2087880"/>
                          </a:xfrm>
                          <a:scene3d>
                            <a:camera prst="orthographicFront">
                              <a:rot lat="0" lon="10800000" rev="0"/>
                            </a:camera>
                            <a:lightRig rig="threePt" dir="t"/>
                          </a:scene3d>
                        </wpg:grpSpPr>
                        <wps:wsp>
                          <wps:cNvPr id="391" name="Rectangle 391"/>
                          <wps:cNvSpPr/>
                          <wps:spPr>
                            <a:xfrm>
                              <a:off x="0" y="0"/>
                              <a:ext cx="2164080" cy="208788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605790" y="156210"/>
                              <a:ext cx="1256194" cy="757602"/>
                            </a:xfrm>
                            <a:prstGeom prst="line">
                              <a:avLst/>
                            </a:prstGeom>
                            <a:ln w="1905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582930" y="1002030"/>
                              <a:ext cx="1233354" cy="841117"/>
                            </a:xfrm>
                            <a:prstGeom prst="line">
                              <a:avLst/>
                            </a:prstGeom>
                            <a:ln w="19050"/>
                          </wps:spPr>
                          <wps:style>
                            <a:lnRef idx="3">
                              <a:schemeClr val="dk1"/>
                            </a:lnRef>
                            <a:fillRef idx="0">
                              <a:schemeClr val="dk1"/>
                            </a:fillRef>
                            <a:effectRef idx="2">
                              <a:schemeClr val="dk1"/>
                            </a:effectRef>
                            <a:fontRef idx="minor">
                              <a:schemeClr val="tx1"/>
                            </a:fontRef>
                          </wps:style>
                          <wps:bodyPr/>
                        </wps:wsp>
                      </wpg:grpSp>
                      <pic:pic xmlns:pic="http://schemas.openxmlformats.org/drawingml/2006/picture">
                        <pic:nvPicPr>
                          <pic:cNvPr id="224" name="Picture 6">
                            <a:extLst>
                              <a:ext uri="{FF2B5EF4-FFF2-40B4-BE49-F238E27FC236}">
                                <a16:creationId xmlns:a16="http://schemas.microsoft.com/office/drawing/2014/main" id="{D5BD23FB-C1A9-455B-B1BA-66363F6BE08C}"/>
                              </a:ext>
                            </a:extLst>
                          </pic:cNvPr>
                          <pic:cNvPicPr>
                            <a:picLocks noChangeAspect="1"/>
                          </pic:cNvPicPr>
                        </pic:nvPicPr>
                        <pic:blipFill rotWithShape="1">
                          <a:blip r:embed="rId14" cstate="print">
                            <a:extLst>
                              <a:ext uri="{BEBA8EAE-BF5A-486C-A8C5-ECC9F3942E4B}">
                                <a14:imgProps xmlns:a14="http://schemas.microsoft.com/office/drawing/2010/main">
                                  <a14:imgLayer r:embed="rId15">
                                    <a14:imgEffect>
                                      <a14:sharpenSoften amount="-4000"/>
                                    </a14:imgEffect>
                                    <a14:imgEffect>
                                      <a14:saturation sat="161000"/>
                                    </a14:imgEffect>
                                    <a14:imgEffect>
                                      <a14:brightnessContrast bright="-10000" contrast="50000"/>
                                    </a14:imgEffect>
                                  </a14:imgLayer>
                                </a14:imgProps>
                              </a:ext>
                              <a:ext uri="{28A0092B-C50C-407E-A947-70E740481C1C}">
                                <a14:useLocalDpi xmlns:a14="http://schemas.microsoft.com/office/drawing/2010/main" val="0"/>
                              </a:ext>
                            </a:extLst>
                          </a:blip>
                          <a:srcRect l="17833" t="4593" r="21280" b="41453"/>
                          <a:stretch/>
                        </pic:blipFill>
                        <pic:spPr bwMode="auto">
                          <a:xfrm>
                            <a:off x="2167890" y="11430"/>
                            <a:ext cx="2160270" cy="2061210"/>
                          </a:xfrm>
                          <a:prstGeom prst="rect">
                            <a:avLst/>
                          </a:prstGeom>
                          <a:ln w="19050">
                            <a:solidFill>
                              <a:schemeClr val="tx1"/>
                            </a:solidFill>
                          </a:ln>
                          <a:effectLst>
                            <a:outerShdw blurRad="44450" dist="27940" dir="5400000" algn="ctr">
                              <a:srgbClr val="000000">
                                <a:alpha val="32000"/>
                              </a:srgbClr>
                            </a:outerShdw>
                          </a:effectLst>
                          <a:scene3d>
                            <a:camera prst="orthographicFront">
                              <a:rot lat="0" lon="593997" rev="0"/>
                            </a:camera>
                            <a:lightRig rig="balanced" dir="t">
                              <a:rot lat="0" lon="0" rev="8700000"/>
                            </a:lightRig>
                          </a:scene3d>
                          <a:sp3d/>
                          <a:extLst>
                            <a:ext uri="{53640926-AAD7-44D8-BBD7-CCE9431645EC}">
                              <a14:shadowObscured xmlns:a14="http://schemas.microsoft.com/office/drawing/2010/main"/>
                            </a:ext>
                          </a:extLst>
                        </pic:spPr>
                      </pic:pic>
                    </wpg:wgp>
                  </a:graphicData>
                </a:graphic>
              </wp:anchor>
            </w:drawing>
          </mc:Choice>
          <mc:Fallback>
            <w:pict>
              <v:group w14:anchorId="6E8E372A" id="Group 244" o:spid="_x0000_s1026" style="position:absolute;margin-left:34.05pt;margin-top:3.4pt;width:340.8pt;height:164.4pt;z-index:252102655" coordsize="43281,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">
                <v:group id="Group 235" o:spid="_x0000_s1027" style="position:absolute;width:21640;height:20878" coordsize="21640,2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rect id="Rectangle 391" o:spid="_x0000_s1028" style="position:absolute;width:21640;height:2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" filled="f" strokecolor="black [3213]" strokeweight="1.5pt"/>
                  <v:line id="Straight Connector 392" o:spid="_x0000_s1029" style="position:absolute;flip:x;visibility:visible;mso-wrap-style:square" from="6057,1562" to="18619,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" strokecolor="black [3200]" strokeweight="1.5pt">
                    <v:stroke joinstyle="miter"/>
                  </v:line>
                  <v:line id="Straight Connector 393" o:spid="_x0000_s1030" style="position:absolute;flip:x y;visibility:visible;mso-wrap-style:square" from="5829,10020" to="18162,18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" strokecolor="black [3200]"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left:21678;top:114;width:21603;height:20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" stroked="t" strokecolor="black [3213]" strokeweight="1.5pt">
                  <v:imagedata r:id="rId16" o:title="" croptop="3010f" cropbottom="27167f" cropleft="11687f" cropright="13946f"/>
                  <v:shadow on="t" color="black" opacity="20971f" offset="0,2.2pt"/>
                  <v:path arrowok="t"/>
                </v:shape>
              </v:group>
            </w:pict>
          </mc:Fallback>
        </mc:AlternateContent>
      </w:r>
    </w:p>
    <w:p w14:paraId="4CBC99A4" w14:textId="7D9E31B1"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00607" behindDoc="0" locked="0" layoutInCell="1" allowOverlap="1" wp14:anchorId="0238A90D" wp14:editId="683DCEBD">
                <wp:simplePos x="0" y="0"/>
                <wp:positionH relativeFrom="column">
                  <wp:posOffset>1372235</wp:posOffset>
                </wp:positionH>
                <wp:positionV relativeFrom="paragraph">
                  <wp:posOffset>66040</wp:posOffset>
                </wp:positionV>
                <wp:extent cx="365438" cy="280372"/>
                <wp:effectExtent l="0" t="0" r="0" b="0"/>
                <wp:wrapNone/>
                <wp:docPr id="395" name="Text Box 395"/>
                <wp:cNvGraphicFramePr/>
                <a:graphic xmlns:a="http://schemas.openxmlformats.org/drawingml/2006/main">
                  <a:graphicData uri="http://schemas.microsoft.com/office/word/2010/wordprocessingShape">
                    <wps:wsp>
                      <wps:cNvSpPr txBox="1"/>
                      <wps:spPr>
                        <a:xfrm>
                          <a:off x="0" y="0"/>
                          <a:ext cx="365438" cy="280372"/>
                        </a:xfrm>
                        <a:prstGeom prst="rect">
                          <a:avLst/>
                        </a:prstGeom>
                        <a:noFill/>
                        <a:ln w="19050">
                          <a:noFill/>
                        </a:ln>
                      </wps:spPr>
                      <wps:txbx>
                        <w:txbxContent>
                          <w:p w14:paraId="052CD2F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38A90D" id="Text Box 395" o:spid="_x0000_s1077" type="#_x0000_t202" style="position:absolute;left:0;text-align:left;margin-left:108.05pt;margin-top:5.2pt;width:28.75pt;height:22.1pt;z-index:2521006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" filled="f" stroked="f" strokeweight="1.5pt">
                <v:textbox>
                  <w:txbxContent>
                    <w:p w14:paraId="052CD2F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pict>
          </mc:Fallback>
        </mc:AlternateContent>
      </w:r>
    </w:p>
    <w:p w14:paraId="7A5F19A4" w14:textId="0A5675CA" w:rsidR="001F1C82" w:rsidRPr="00B1628E" w:rsidRDefault="001F1C82" w:rsidP="001F1C82">
      <w:pPr>
        <w:spacing w:line="480" w:lineRule="auto"/>
        <w:jc w:val="both"/>
        <w:rPr>
          <w:rFonts w:ascii="Times New Roman" w:hAnsi="Times New Roman" w:cs="Times New Roman"/>
          <w:sz w:val="24"/>
          <w:szCs w:val="24"/>
        </w:rPr>
      </w:pPr>
    </w:p>
    <w:p w14:paraId="2D67AC74" w14:textId="53B94C9F" w:rsidR="001F1C82" w:rsidRPr="00B1628E" w:rsidRDefault="000068AA" w:rsidP="001F1C8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00607" behindDoc="0" locked="0" layoutInCell="1" allowOverlap="1" wp14:anchorId="0C56E3C4" wp14:editId="263121F9">
                <wp:simplePos x="0" y="0"/>
                <wp:positionH relativeFrom="column">
                  <wp:posOffset>1478915</wp:posOffset>
                </wp:positionH>
                <wp:positionV relativeFrom="paragraph">
                  <wp:posOffset>305435</wp:posOffset>
                </wp:positionV>
                <wp:extent cx="365438" cy="256511"/>
                <wp:effectExtent l="0" t="0" r="0" b="0"/>
                <wp:wrapNone/>
                <wp:docPr id="394" name="Text Box 394"/>
                <wp:cNvGraphicFramePr/>
                <a:graphic xmlns:a="http://schemas.openxmlformats.org/drawingml/2006/main">
                  <a:graphicData uri="http://schemas.microsoft.com/office/word/2010/wordprocessingShape">
                    <wps:wsp>
                      <wps:cNvSpPr txBox="1"/>
                      <wps:spPr>
                        <a:xfrm>
                          <a:off x="0" y="0"/>
                          <a:ext cx="365438" cy="256511"/>
                        </a:xfrm>
                        <a:prstGeom prst="rect">
                          <a:avLst/>
                        </a:prstGeom>
                        <a:noFill/>
                        <a:ln w="19050">
                          <a:noFill/>
                        </a:ln>
                      </wps:spPr>
                      <wps:txbx>
                        <w:txbxContent>
                          <w:p w14:paraId="6F4EE11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56E3C4" id="Text Box 394" o:spid="_x0000_s1078" type="#_x0000_t202" style="position:absolute;left:0;text-align:left;margin-left:116.45pt;margin-top:24.05pt;width:28.75pt;height:20.2pt;z-index:2521006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9MgIAAF0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" filled="f" stroked="f" strokeweight="1.5pt">
                <v:textbox>
                  <w:txbxContent>
                    <w:p w14:paraId="6F4EE11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w:pict>
          </mc:Fallback>
        </mc:AlternateContent>
      </w:r>
    </w:p>
    <w:p w14:paraId="7D4FABFD" w14:textId="4672B8A0" w:rsidR="001F1C82" w:rsidRPr="00B1628E" w:rsidRDefault="001F1C82" w:rsidP="001F1C82">
      <w:pPr>
        <w:spacing w:line="480" w:lineRule="auto"/>
        <w:jc w:val="both"/>
        <w:rPr>
          <w:rFonts w:ascii="Times New Roman" w:hAnsi="Times New Roman" w:cs="Times New Roman"/>
          <w:sz w:val="24"/>
          <w:szCs w:val="24"/>
        </w:rPr>
      </w:pPr>
    </w:p>
    <w:p w14:paraId="7485FE8B" w14:textId="5AAF5DF8" w:rsidR="001F1C82" w:rsidRPr="00B1628E" w:rsidRDefault="001F1C82" w:rsidP="001F1C82">
      <w:pPr>
        <w:spacing w:line="480" w:lineRule="auto"/>
        <w:jc w:val="both"/>
        <w:rPr>
          <w:rFonts w:ascii="Times New Roman" w:hAnsi="Times New Roman" w:cs="Times New Roman"/>
          <w:b/>
          <w:sz w:val="24"/>
          <w:szCs w:val="24"/>
        </w:rPr>
      </w:pPr>
    </w:p>
    <w:p w14:paraId="53832197" w14:textId="47CC722E" w:rsidR="001F1C82" w:rsidRDefault="003E205C" w:rsidP="003E205C">
      <w:pPr>
        <w:pStyle w:val="Caption"/>
        <w:rPr>
          <w:rFonts w:ascii="Times New Roman" w:hAnsi="Times New Roman" w:cs="Times New Roman"/>
          <w:b/>
          <w:i w:val="0"/>
          <w:color w:val="auto"/>
          <w:sz w:val="24"/>
          <w:szCs w:val="24"/>
        </w:rPr>
      </w:pPr>
      <w:bookmarkStart w:id="85" w:name="_Toc536027819"/>
      <w:bookmarkStart w:id="86" w:name="_Toc536028120"/>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5</w:t>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Layout for measuring ground cover percentage in the blocks.</w:t>
      </w:r>
      <w:bookmarkEnd w:id="85"/>
      <w:bookmarkEnd w:id="86"/>
    </w:p>
    <w:p w14:paraId="36705FF4" w14:textId="77777777" w:rsidR="005A2034" w:rsidRPr="005A2034" w:rsidRDefault="005A2034" w:rsidP="005A2034"/>
    <w:p w14:paraId="562F1ED1" w14:textId="4361DC92" w:rsidR="00D45A54" w:rsidRPr="00FD2C78" w:rsidRDefault="001F1C82" w:rsidP="00FD2C7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0068AA">
        <w:rPr>
          <w:rFonts w:ascii="Times New Roman" w:hAnsi="Times New Roman" w:cs="Times New Roman"/>
          <w:sz w:val="24"/>
          <w:szCs w:val="24"/>
        </w:rPr>
        <w:t>plants</w:t>
      </w:r>
      <w:r w:rsidRPr="00B1628E">
        <w:rPr>
          <w:rFonts w:ascii="Times New Roman" w:hAnsi="Times New Roman" w:cs="Times New Roman"/>
          <w:sz w:val="24"/>
          <w:szCs w:val="24"/>
        </w:rPr>
        <w:t xml:space="preserve">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2BD7A2F1" w14:textId="62CD9CF0" w:rsidR="005E2A56" w:rsidRDefault="005728ED" w:rsidP="005728ED">
      <w:pPr>
        <w:pStyle w:val="Heading2"/>
        <w:spacing w:line="480" w:lineRule="auto"/>
        <w:rPr>
          <w:rFonts w:ascii="Times New Roman" w:hAnsi="Times New Roman" w:cs="Times New Roman"/>
          <w:b/>
          <w:color w:val="auto"/>
          <w:sz w:val="24"/>
          <w:szCs w:val="24"/>
        </w:rPr>
      </w:pPr>
      <w:bookmarkStart w:id="87" w:name="_Toc536028830"/>
      <w:r w:rsidRPr="005728ED">
        <w:rPr>
          <w:rFonts w:ascii="Times New Roman" w:hAnsi="Times New Roman" w:cs="Times New Roman"/>
          <w:b/>
          <w:color w:val="auto"/>
          <w:sz w:val="24"/>
          <w:szCs w:val="24"/>
        </w:rPr>
        <w:t>3.5 Data Analysis</w:t>
      </w:r>
      <w:bookmarkEnd w:id="87"/>
    </w:p>
    <w:p w14:paraId="1AAA0DCE" w14:textId="28B03E9D" w:rsidR="005728ED" w:rsidRPr="005728ED" w:rsidRDefault="005728ED" w:rsidP="005728ED">
      <w:pPr>
        <w:spacing w:line="480" w:lineRule="auto"/>
        <w:rPr>
          <w:rFonts w:ascii="Times New Roman" w:hAnsi="Times New Roman" w:cs="Times New Roman"/>
          <w:sz w:val="24"/>
          <w:szCs w:val="24"/>
        </w:rPr>
      </w:pPr>
      <w:r w:rsidRPr="005728ED">
        <w:rPr>
          <w:rFonts w:ascii="Times New Roman" w:hAnsi="Times New Roman" w:cs="Times New Roman"/>
          <w:sz w:val="24"/>
          <w:szCs w:val="24"/>
        </w:rPr>
        <w:t>The data were statistically analyzed by ANOVA using SAS 9.1.3 Portable software</w:t>
      </w:r>
      <w:r>
        <w:rPr>
          <w:rFonts w:ascii="Times New Roman" w:hAnsi="Times New Roman" w:cs="Times New Roman"/>
          <w:sz w:val="24"/>
          <w:szCs w:val="24"/>
        </w:rPr>
        <w:t xml:space="preserve"> and mean separation was done by LSD.</w:t>
      </w:r>
    </w:p>
    <w:p w14:paraId="3958CA77" w14:textId="101542A2" w:rsidR="005E2A56" w:rsidRDefault="005E2A56" w:rsidP="005728ED"/>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1C57B471" w:rsidR="005E2A56" w:rsidRDefault="005E2A56" w:rsidP="00D45A54"/>
    <w:p w14:paraId="7074E90A" w14:textId="77777777" w:rsidR="00FD2C78" w:rsidRDefault="00FD2C78"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88" w:name="_Toc536028831"/>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88"/>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89" w:name="_Toc536028832"/>
      <w:r w:rsidRPr="00E21FAB">
        <w:rPr>
          <w:rFonts w:ascii="Times New Roman" w:hAnsi="Times New Roman" w:cs="Times New Roman"/>
          <w:b/>
          <w:color w:val="auto"/>
          <w:sz w:val="24"/>
          <w:szCs w:val="24"/>
        </w:rPr>
        <w:t>RESULTS AND DISCUSSION</w:t>
      </w:r>
      <w:bookmarkEnd w:id="89"/>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90" w:name="_Toc536028833"/>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90"/>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91" w:name="_Toc536028834"/>
      <w:r w:rsidRPr="00E771B1">
        <w:rPr>
          <w:rFonts w:ascii="Times New Roman" w:hAnsi="Times New Roman" w:cs="Times New Roman"/>
          <w:b/>
          <w:color w:val="auto"/>
        </w:rPr>
        <w:t>4.1.1 Seedling Growth Parameters</w:t>
      </w:r>
      <w:bookmarkEnd w:id="91"/>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F76167">
      <w:pPr>
        <w:pStyle w:val="Heading4"/>
        <w:spacing w:line="480" w:lineRule="auto"/>
        <w:rPr>
          <w:rFonts w:ascii="Times New Roman" w:hAnsi="Times New Roman" w:cs="Times New Roman"/>
          <w:b/>
          <w:i w:val="0"/>
          <w:color w:val="000000" w:themeColor="text1"/>
        </w:rPr>
      </w:pPr>
      <w:bookmarkStart w:id="92" w:name="_Toc536028835"/>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92"/>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22399" behindDoc="1" locked="0" layoutInCell="1" allowOverlap="1" wp14:anchorId="22B9F292" wp14:editId="45F103DB">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FF22F6" w:rsidRPr="00931841" w:rsidRDefault="00FF22F6">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079" type="#_x0000_t202" style="position:absolute;left:0;text-align:left;margin-left:6.95pt;margin-top:-1.7pt;width:444.2pt;height:671pt;z-index:-2516940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uU0w7lACAACvBAAADgAAAAAAAAAAAAAAAAAuAgAAZHJzL2Uyb0RvYy54bWxQSwECLQAUAAYA&#10;CAAAACEAJMws/t4AAAAKAQAADwAAAAAAAAAAAAAAAACqBAAAZHJzL2Rvd25yZXYueG1sUEsFBgAA&#10;AAAEAAQA8wAAALUFAAAAAA==&#10;" fillcolor="white [3201]" strokeweight="1.5pt">
                <v:textbox>
                  <w:txbxContent>
                    <w:p w14:paraId="37C1C88C" w14:textId="77777777" w:rsidR="00FF22F6" w:rsidRPr="00931841" w:rsidRDefault="00FF22F6">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2030976" behindDoc="0" locked="0" layoutInCell="1" allowOverlap="1" wp14:anchorId="4F432FF1" wp14:editId="4A2DBD74">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32000" behindDoc="0" locked="0" layoutInCell="1" allowOverlap="1" wp14:anchorId="474202D7" wp14:editId="57C9DD43">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FF22F6" w:rsidRPr="00B34C09" w14:paraId="400CEDC0" w14:textId="77777777" w:rsidTr="00AC37BE">
                              <w:trPr>
                                <w:trHeight w:val="170"/>
                              </w:trPr>
                              <w:tc>
                                <w:tcPr>
                                  <w:tcW w:w="1560" w:type="dxa"/>
                                  <w:vAlign w:val="center"/>
                                </w:tcPr>
                                <w:p w14:paraId="523A7117" w14:textId="0291EEC9"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80" type="#_x0000_t202" style="position:absolute;left:0;text-align:left;margin-left:20.5pt;margin-top:237.4pt;width:430.2pt;height:32.8pt;z-index:252032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hjQGZj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FF22F6" w:rsidRPr="00B34C09" w14:paraId="400CEDC0" w14:textId="77777777" w:rsidTr="00AC37BE">
                        <w:trPr>
                          <w:trHeight w:val="170"/>
                        </w:trPr>
                        <w:tc>
                          <w:tcPr>
                            <w:tcW w:w="1560" w:type="dxa"/>
                            <w:vAlign w:val="center"/>
                          </w:tcPr>
                          <w:p w14:paraId="523A7117" w14:textId="0291EEC9"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FF22F6" w:rsidRDefault="00FF22F6"/>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p>
    <w:p w14:paraId="2A7DE29B" w14:textId="3B45874D" w:rsidR="00402D81" w:rsidRPr="00FD2C78" w:rsidRDefault="00D862D6" w:rsidP="004D4AE5">
      <w:pPr>
        <w:pStyle w:val="Caption"/>
        <w:numPr>
          <w:ilvl w:val="0"/>
          <w:numId w:val="5"/>
        </w:numPr>
        <w:rPr>
          <w:rFonts w:ascii="Times New Roman" w:hAnsi="Times New Roman" w:cs="Times New Roman"/>
          <w:b/>
          <w:i w:val="0"/>
          <w:color w:val="auto"/>
          <w:sz w:val="24"/>
          <w:szCs w:val="24"/>
        </w:rPr>
      </w:pPr>
      <w:r w:rsidRPr="00FD2C78">
        <w:rPr>
          <w:rFonts w:ascii="Times New Roman" w:hAnsi="Times New Roman" w:cs="Times New Roman"/>
          <w:b/>
          <w:i w:val="0"/>
          <w:color w:val="auto"/>
          <w:sz w:val="24"/>
          <w:szCs w:val="24"/>
        </w:rPr>
        <w:t xml:space="preserve">Mean seedling height at 3, 6, 9 </w:t>
      </w:r>
      <w:r w:rsidR="00E73B8E" w:rsidRPr="00FD2C78">
        <w:rPr>
          <w:rFonts w:ascii="Times New Roman" w:hAnsi="Times New Roman" w:cs="Times New Roman"/>
          <w:b/>
          <w:i w:val="0"/>
          <w:color w:val="auto"/>
          <w:sz w:val="24"/>
          <w:szCs w:val="24"/>
        </w:rPr>
        <w:t>and</w:t>
      </w:r>
      <w:r w:rsidRPr="00FD2C78">
        <w:rPr>
          <w:rFonts w:ascii="Times New Roman" w:hAnsi="Times New Roman" w:cs="Times New Roman"/>
          <w:b/>
          <w:i w:val="0"/>
          <w:color w:val="auto"/>
          <w:sz w:val="24"/>
          <w:szCs w:val="24"/>
        </w:rPr>
        <w:t xml:space="preserve"> 12 DAS in variety Bg 360</w:t>
      </w:r>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27520" behindDoc="0" locked="0" layoutInCell="1" allowOverlap="1" wp14:anchorId="7A55CE4D" wp14:editId="763A302C">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65760" behindDoc="0" locked="0" layoutInCell="1" allowOverlap="1" wp14:anchorId="59C396F1" wp14:editId="31570A36">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FF22F6" w:rsidRPr="005E2A56" w14:paraId="2CCED92E" w14:textId="77777777" w:rsidTr="001A552C">
                              <w:trPr>
                                <w:trHeight w:val="170"/>
                              </w:trPr>
                              <w:tc>
                                <w:tcPr>
                                  <w:tcW w:w="1139" w:type="dxa"/>
                                  <w:vAlign w:val="center"/>
                                </w:tcPr>
                                <w:p w14:paraId="50B6EF6A" w14:textId="3382432D"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FF22F6" w:rsidRPr="005E2A56" w:rsidRDefault="00FF22F6"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81" type="#_x0000_t202" style="position:absolute;margin-left:43.65pt;margin-top:19.7pt;width:430.2pt;height:52.8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EPMQIAAFs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BW/JEP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FF22F6" w:rsidRPr="005E2A56" w14:paraId="2CCED92E" w14:textId="77777777" w:rsidTr="001A552C">
                        <w:trPr>
                          <w:trHeight w:val="170"/>
                        </w:trPr>
                        <w:tc>
                          <w:tcPr>
                            <w:tcW w:w="1139" w:type="dxa"/>
                            <w:vAlign w:val="center"/>
                          </w:tcPr>
                          <w:p w14:paraId="50B6EF6A" w14:textId="3382432D"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FF22F6" w:rsidRPr="005E2A56" w:rsidRDefault="00FF22F6"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93" w:name="_Toc533923407"/>
    </w:p>
    <w:p w14:paraId="01E62D1D" w14:textId="14CF981E" w:rsidR="00E73B8E" w:rsidRPr="00FD2C78" w:rsidRDefault="00E73B8E" w:rsidP="004D4AE5">
      <w:pPr>
        <w:pStyle w:val="ListParagraph"/>
        <w:numPr>
          <w:ilvl w:val="0"/>
          <w:numId w:val="5"/>
        </w:numPr>
        <w:rPr>
          <w:b/>
        </w:rPr>
      </w:pPr>
      <w:r w:rsidRPr="00FD2C78">
        <w:rPr>
          <w:b/>
        </w:rPr>
        <w:t>Mean seedling height at 3, 6, 9 and 12 DAS in variety Bg 374</w:t>
      </w:r>
      <w:bookmarkEnd w:id="93"/>
    </w:p>
    <w:p w14:paraId="10FAB5B7" w14:textId="22E25A54" w:rsidR="00DD0D20" w:rsidRDefault="00DD0D20" w:rsidP="009A02B6">
      <w:pPr>
        <w:spacing w:line="480" w:lineRule="auto"/>
        <w:rPr>
          <w:rFonts w:ascii="Times New Roman" w:hAnsi="Times New Roman" w:cs="Times New Roman"/>
          <w:sz w:val="24"/>
          <w:szCs w:val="24"/>
        </w:rPr>
      </w:pPr>
    </w:p>
    <w:p w14:paraId="218EC5F2" w14:textId="061BD406" w:rsidR="00BF2FA3" w:rsidRPr="00931841" w:rsidRDefault="00931841" w:rsidP="00931841">
      <w:pPr>
        <w:pStyle w:val="Caption"/>
        <w:rPr>
          <w:rFonts w:ascii="Times New Roman" w:hAnsi="Times New Roman" w:cs="Times New Roman"/>
          <w:b/>
          <w:i w:val="0"/>
          <w:color w:val="000000" w:themeColor="text1"/>
          <w:sz w:val="24"/>
          <w:szCs w:val="24"/>
        </w:rPr>
      </w:pPr>
      <w:bookmarkStart w:id="94" w:name="_Toc536027526"/>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bookmarkEnd w:id="94"/>
    </w:p>
    <w:p w14:paraId="115B84E7" w14:textId="42858C46"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95" w:name="_Toc536028836"/>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ED23FE">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ry weight</w:t>
      </w:r>
      <w:bookmarkEnd w:id="95"/>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16050844" w:rsidR="00642228" w:rsidRDefault="00642228" w:rsidP="002D488F">
      <w:pPr>
        <w:spacing w:line="480" w:lineRule="auto"/>
        <w:rPr>
          <w:rFonts w:ascii="Times New Roman" w:hAnsi="Times New Roman" w:cs="Times New Roman"/>
          <w:b/>
          <w:sz w:val="24"/>
          <w:szCs w:val="24"/>
        </w:rPr>
      </w:pPr>
    </w:p>
    <w:p w14:paraId="5275759C" w14:textId="1F595E46" w:rsidR="00642228" w:rsidRDefault="00642228" w:rsidP="002D488F">
      <w:pPr>
        <w:spacing w:line="480" w:lineRule="auto"/>
        <w:rPr>
          <w:rFonts w:ascii="Times New Roman" w:hAnsi="Times New Roman" w:cs="Times New Roman"/>
          <w:sz w:val="24"/>
          <w:szCs w:val="24"/>
        </w:rPr>
      </w:pPr>
    </w:p>
    <w:p w14:paraId="173D70C0" w14:textId="729785C1"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7F3873BE" w:rsidR="00642228" w:rsidRDefault="00642228" w:rsidP="002D488F">
      <w:pPr>
        <w:spacing w:line="480" w:lineRule="auto"/>
        <w:rPr>
          <w:rFonts w:ascii="Times New Roman" w:hAnsi="Times New Roman" w:cs="Times New Roman"/>
          <w:sz w:val="24"/>
          <w:szCs w:val="24"/>
        </w:rPr>
      </w:pPr>
    </w:p>
    <w:p w14:paraId="5BFEDA93" w14:textId="63B763D7" w:rsidR="00642228" w:rsidRDefault="004D4AE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21374" behindDoc="1" locked="0" layoutInCell="1" allowOverlap="1" wp14:anchorId="2100ABDF" wp14:editId="732F87C4">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082" type="#_x0000_t202" style="position:absolute;margin-left:.75pt;margin-top:3.3pt;width:428pt;height:631.8pt;z-index:-25169510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CO1rkFSAgAArwQAAA4AAAAAAAAAAAAAAAAALgIAAGRycy9lMm9Eb2MueG1sUEsBAi0AFAAG&#10;AAgAAAAhAK2rAi7dAAAACAEAAA8AAAAAAAAAAAAAAAAArAQAAGRycy9kb3ducmV2LnhtbFBLBQYA&#10;AAAABAAEAPMAAAC2BQAAAAA=&#10;" fillcolor="white [3201]" strokeweight="1.5pt">
                <v:textbox>
                  <w:txbxContent>
                    <w:p w14:paraId="531C136C" w14:textId="77777777" w:rsidR="00FF22F6" w:rsidRDefault="00FF22F6"/>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35712" behindDoc="0" locked="0" layoutInCell="1" allowOverlap="1" wp14:anchorId="2E0C1B6C" wp14:editId="0178555B">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35072" behindDoc="0" locked="0" layoutInCell="1" allowOverlap="1" wp14:anchorId="21894C59" wp14:editId="006F2DF3">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FF22F6" w:rsidRPr="00777122" w:rsidRDefault="00FF22F6"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083" type="#_x0000_t202" style="position:absolute;margin-left:18.1pt;margin-top:23.3pt;width:1in;height:24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DBo7h0LwIAAFwEAAAOAAAAAAAAAAAAAAAAAC4C&#10;AABkcnMvZTJvRG9jLnhtbFBLAQItABQABgAIAAAAIQARRipo4AAAAAgBAAAPAAAAAAAAAAAAAAAA&#10;AIkEAABkcnMvZG93bnJldi54bWxQSwUGAAAAAAQABADzAAAAlgUAAAAA&#10;" filled="f" stroked="f" strokeweight=".5pt">
                <v:textbox>
                  <w:txbxContent>
                    <w:p w14:paraId="1494E795"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FF22F6" w:rsidRPr="00777122" w:rsidRDefault="00FF22F6"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FD2C78" w:rsidRDefault="00721A62" w:rsidP="004D4AE5">
      <w:pPr>
        <w:pStyle w:val="ListParagraph"/>
        <w:numPr>
          <w:ilvl w:val="0"/>
          <w:numId w:val="7"/>
        </w:numPr>
        <w:spacing w:line="360" w:lineRule="auto"/>
        <w:rPr>
          <w:b/>
        </w:rPr>
      </w:pPr>
      <w:r w:rsidRPr="00FD2C78">
        <w:rPr>
          <w:b/>
        </w:rPr>
        <w:t>Variation of m</w:t>
      </w:r>
      <w:r w:rsidR="007668F8" w:rsidRPr="00FD2C78">
        <w:rPr>
          <w:b/>
        </w:rPr>
        <w:t>ean dry weight</w:t>
      </w:r>
      <w:r w:rsidRPr="00FD2C78">
        <w:rPr>
          <w:b/>
        </w:rPr>
        <w:t xml:space="preserve"> of seedlings</w:t>
      </w:r>
      <w:r w:rsidR="007668F8" w:rsidRPr="00FD2C78">
        <w:rPr>
          <w:b/>
        </w:rPr>
        <w:t xml:space="preserve"> according to </w:t>
      </w:r>
      <w:r w:rsidRPr="00FD2C78">
        <w:rPr>
          <w:b/>
        </w:rPr>
        <w:t>different</w:t>
      </w:r>
      <w:r w:rsidR="007668F8" w:rsidRPr="00FD2C78">
        <w:rPr>
          <w:b/>
        </w:rPr>
        <w:t xml:space="preserve"> seed rate</w:t>
      </w:r>
      <w:r w:rsidRPr="00FD2C78">
        <w:rPr>
          <w:b/>
        </w:rPr>
        <w:t>s</w:t>
      </w:r>
      <w:r w:rsidR="007668F8" w:rsidRPr="00FD2C78">
        <w:rPr>
          <w:b/>
        </w:rPr>
        <w:t xml:space="preserve"> at </w:t>
      </w:r>
      <w:r w:rsidRPr="00FD2C78">
        <w:rPr>
          <w:b/>
        </w:rPr>
        <w:t xml:space="preserve">        </w:t>
      </w:r>
      <w:r w:rsidR="004D4AE5" w:rsidRPr="00FD2C78">
        <w:rPr>
          <w:b/>
        </w:rPr>
        <w:t xml:space="preserve">     </w:t>
      </w:r>
      <w:r w:rsidRPr="00FD2C78">
        <w:rPr>
          <w:b/>
        </w:rPr>
        <w:t>12 DAS</w:t>
      </w:r>
      <w:r w:rsidR="007668F8" w:rsidRPr="00FD2C78">
        <w:rPr>
          <w:b/>
        </w:rPr>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40832" behindDoc="0" locked="0" layoutInCell="1" allowOverlap="1" wp14:anchorId="5E2F7747" wp14:editId="444264FF">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37120" behindDoc="0" locked="0" layoutInCell="1" allowOverlap="1" wp14:anchorId="1128BDB2" wp14:editId="422965EF">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FF22F6" w:rsidRPr="00777122" w:rsidRDefault="00FF22F6"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084" type="#_x0000_t202" style="position:absolute;margin-left:18.25pt;margin-top:6.65pt;width:1in;height:24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" filled="f" stroked="f" strokeweight=".5pt">
                <v:textbox>
                  <w:txbxContent>
                    <w:p w14:paraId="06C7443A"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FF22F6" w:rsidRPr="00777122" w:rsidRDefault="00FF22F6"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FD2C78" w:rsidRDefault="00721A62" w:rsidP="00C06C34">
      <w:pPr>
        <w:pStyle w:val="ListParagraph"/>
        <w:numPr>
          <w:ilvl w:val="0"/>
          <w:numId w:val="7"/>
        </w:numPr>
        <w:spacing w:line="360" w:lineRule="auto"/>
        <w:rPr>
          <w:b/>
          <w:i/>
        </w:rPr>
      </w:pPr>
      <w:r w:rsidRPr="00FD2C78">
        <w:rPr>
          <w:b/>
        </w:rPr>
        <w:t xml:space="preserve">Variation of mean dry weight of seedlings according to different seed rates at </w:t>
      </w:r>
      <w:r w:rsidR="004D4AE5" w:rsidRPr="00FD2C78">
        <w:rPr>
          <w:b/>
        </w:rPr>
        <w:t xml:space="preserve">        </w:t>
      </w:r>
      <w:r w:rsidRPr="00FD2C78">
        <w:rPr>
          <w:b/>
        </w:rPr>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09EAA511" w:rsidR="00622AE1" w:rsidRDefault="007668F8" w:rsidP="00622AE1">
      <w:pPr>
        <w:spacing w:line="480" w:lineRule="auto"/>
        <w:rPr>
          <w:rFonts w:ascii="Times New Roman" w:hAnsi="Times New Roman" w:cs="Times New Roman"/>
          <w:b/>
          <w:color w:val="000000" w:themeColor="text1"/>
          <w:sz w:val="24"/>
          <w:szCs w:val="24"/>
        </w:rPr>
      </w:pPr>
      <w:bookmarkStart w:id="96" w:name="_Toc536027527"/>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bookmarkEnd w:id="96"/>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7" w:name="_Toc53602883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97"/>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32640" behindDoc="0" locked="0" layoutInCell="1" allowOverlap="1" wp14:anchorId="6EA7EC07" wp14:editId="49386481">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20349" behindDoc="1" locked="0" layoutInCell="1" allowOverlap="1" wp14:anchorId="63E6C717" wp14:editId="13748B2C">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085" type="#_x0000_t202" style="position:absolute;margin-left:-2.25pt;margin-top:4.5pt;width:434.4pt;height:660pt;z-index:-2516961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" fillcolor="white [3201]" strokeweight="1.5pt">
                <v:textbox>
                  <w:txbxContent>
                    <w:p w14:paraId="2AA94E2F" w14:textId="77777777" w:rsidR="00FF22F6" w:rsidRDefault="00FF22F6"/>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39168" behindDoc="0" locked="0" layoutInCell="1" allowOverlap="1" wp14:anchorId="01F11683" wp14:editId="790BD672">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086" type="#_x0000_t202" style="position:absolute;margin-left:36.55pt;margin-top:2.9pt;width:66pt;height:27.75pt;z-index:252039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fI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pKf+9hCdcT2HPQj4i1fNVjEI/PhhTmcCawb5zw84yEVYDI4SZTU4H79TR/9kSq0UtLijJXU&#10;/9wzJyhRPwySeDuaTOJQpstk+jXHi7u2bK8tZq/vAcd4hBtleRKjf1BnUTrQb7gOy5gVTcxwzF3S&#10;cBbvQz/5uE5cLJfJCcfQsvBo1pbH0BHWCPGme2POnngISOATnKeRFR/o6H17Qpb7ALJJXEWge1RP&#10;+OMIJwpP6xZ35PqevN5/CovfAA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GVZx8gzAgAAXAQAAA4AAAAAAAAAAAAAAAAA&#10;LgIAAGRycy9lMm9Eb2MueG1sUEsBAi0AFAAGAAgAAAAhACrIGc/eAAAABwEAAA8AAAAAAAAAAAAA&#10;AAAAjQQAAGRycy9kb3ducmV2LnhtbFBLBQYAAAAABAAEAPMAAACYBQAAAAA=&#10;" filled="f" stroked="f" strokeweight=".5pt">
                <v:textbox>
                  <w:txbxContent>
                    <w:p w14:paraId="47A25B85" w14:textId="77777777"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FF22F6" w:rsidRDefault="00FF22F6"/>
                  </w:txbxContent>
                </v:textbox>
              </v:shape>
            </w:pict>
          </mc:Fallback>
        </mc:AlternateContent>
      </w:r>
    </w:p>
    <w:p w14:paraId="47A05496" w14:textId="704AE3E1" w:rsidR="00915A59" w:rsidRPr="00FD2C78" w:rsidRDefault="00915A59" w:rsidP="00915A59">
      <w:pPr>
        <w:pStyle w:val="ListParagraph"/>
        <w:numPr>
          <w:ilvl w:val="0"/>
          <w:numId w:val="8"/>
        </w:numPr>
        <w:spacing w:line="360" w:lineRule="auto"/>
        <w:rPr>
          <w:b/>
          <w:i/>
        </w:rPr>
      </w:pPr>
      <w:r w:rsidRPr="00FD2C78">
        <w:rPr>
          <w:b/>
        </w:rPr>
        <w:t xml:space="preserve">Variation of mean </w:t>
      </w:r>
      <w:r w:rsidR="00785C26" w:rsidRPr="00FD2C78">
        <w:rPr>
          <w:b/>
        </w:rPr>
        <w:t>total root length</w:t>
      </w:r>
      <w:r w:rsidRPr="00FD2C78">
        <w:rPr>
          <w:b/>
        </w:rPr>
        <w:t xml:space="preserve"> of seedlings according to different seed rates at 12 DAS in variety Bg </w:t>
      </w:r>
      <w:r w:rsidR="00FD2C78">
        <w:rPr>
          <w:b/>
        </w:rPr>
        <w:t>360</w:t>
      </w:r>
    </w:p>
    <w:p w14:paraId="21A782AA" w14:textId="0AB96E46" w:rsidR="00785C26" w:rsidRPr="00785C26" w:rsidRDefault="00785C26" w:rsidP="00785C26">
      <w:pPr>
        <w:spacing w:line="360" w:lineRule="auto"/>
        <w:rPr>
          <w:i/>
        </w:rPr>
      </w:pPr>
      <w:r>
        <w:rPr>
          <w:noProof/>
        </w:rPr>
        <w:drawing>
          <wp:anchor distT="0" distB="0" distL="114300" distR="114300" simplePos="0" relativeHeight="252038144" behindDoc="0" locked="0" layoutInCell="1" allowOverlap="1" wp14:anchorId="0E34530A" wp14:editId="562ECDD9">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1216" behindDoc="0" locked="0" layoutInCell="1" allowOverlap="1" wp14:anchorId="7F7B2955" wp14:editId="5C9BD02D">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FF22F6" w:rsidRDefault="00FF22F6"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087" type="#_x0000_t202" style="position:absolute;margin-left:36.95pt;margin-top:32.2pt;width:66pt;height:27.75pt;z-index:25204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G89IpTICAABcBAAADgAAAAAAAAAAAAAA&#10;AAAuAgAAZHJzL2Uyb0RvYy54bWxQSwECLQAUAAYACAAAACEAdvK4deEAAAAJAQAADwAAAAAAAAAA&#10;AAAAAACMBAAAZHJzL2Rvd25yZXYueG1sUEsFBgAAAAAEAAQA8wAAAJoFAAAAAA==&#10;" filled="f" stroked="f" strokeweight=".5pt">
                <v:textbox>
                  <w:txbxContent>
                    <w:p w14:paraId="78EDF613" w14:textId="3A22E20F"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FF22F6" w:rsidRDefault="00FF22F6"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14E80CD4" w:rsidR="00785C26" w:rsidRPr="00FD2C78" w:rsidRDefault="00785C26" w:rsidP="00785C26">
      <w:pPr>
        <w:pStyle w:val="ListParagraph"/>
        <w:numPr>
          <w:ilvl w:val="0"/>
          <w:numId w:val="8"/>
        </w:numPr>
        <w:spacing w:line="360" w:lineRule="auto"/>
        <w:rPr>
          <w:b/>
          <w:i/>
        </w:rPr>
      </w:pPr>
      <w:r w:rsidRPr="00FD2C78">
        <w:rPr>
          <w:b/>
        </w:rPr>
        <w:t>Variation of mean total root length of seedlings according to different seed rates at</w:t>
      </w:r>
      <w:r w:rsidR="00FD2C78">
        <w:rPr>
          <w:b/>
        </w:rPr>
        <w:t xml:space="preserve"> </w:t>
      </w:r>
      <w:r w:rsidRPr="00FD2C78">
        <w:rPr>
          <w:b/>
        </w:rPr>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18600FA8"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bookmarkStart w:id="98" w:name="_Toc536027528"/>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bookmarkEnd w:id="98"/>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9" w:name="_Toc536028838"/>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99"/>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19324" behindDoc="1" locked="0" layoutInCell="1" allowOverlap="1" wp14:anchorId="146483D8" wp14:editId="608E4016">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088" type="#_x0000_t202" style="position:absolute;margin-left:-2.25pt;margin-top:6.3pt;width:436.2pt;height:672pt;z-index:-2516971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" fillcolor="white [3201]" strokeweight="1.5pt">
                <v:textbox>
                  <w:txbxContent>
                    <w:p w14:paraId="1FEBDB43" w14:textId="77777777" w:rsidR="00FF22F6" w:rsidRDefault="00FF22F6"/>
                  </w:txbxContent>
                </v:textbox>
              </v:shape>
            </w:pict>
          </mc:Fallback>
        </mc:AlternateContent>
      </w:r>
      <w:r>
        <w:rPr>
          <w:noProof/>
        </w:rPr>
        <w:drawing>
          <wp:anchor distT="0" distB="0" distL="114300" distR="114300" simplePos="0" relativeHeight="251642880" behindDoc="0" locked="0" layoutInCell="1" allowOverlap="1" wp14:anchorId="2121FFD6" wp14:editId="4C3D81DB">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100" w:name="_Toc533923412"/>
      <w:r w:rsidRPr="00950E81">
        <w:rPr>
          <w:b/>
        </w:rPr>
        <w:t>Mean number of seedlings dispensed per hill in mechanical transplanting according to seed rates in variety Bg 360</w:t>
      </w:r>
      <w:bookmarkEnd w:id="100"/>
    </w:p>
    <w:p w14:paraId="6357D43E" w14:textId="2B35E864" w:rsidR="00C078B3" w:rsidRDefault="00C078B3" w:rsidP="00C078B3">
      <w:pPr>
        <w:keepNext/>
        <w:spacing w:line="360" w:lineRule="auto"/>
        <w:rPr>
          <w:b/>
        </w:rPr>
      </w:pPr>
      <w:r>
        <w:rPr>
          <w:noProof/>
        </w:rPr>
        <w:drawing>
          <wp:anchor distT="0" distB="0" distL="114300" distR="114300" simplePos="0" relativeHeight="252042240" behindDoc="0" locked="0" layoutInCell="1" allowOverlap="1" wp14:anchorId="59EB6EA6" wp14:editId="6EAB7DAE">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1D72622A" w:rsidR="00C078B3" w:rsidRPr="00CE55FA" w:rsidRDefault="00CE55FA" w:rsidP="00CE55FA">
      <w:pPr>
        <w:pStyle w:val="Caption"/>
        <w:rPr>
          <w:rFonts w:ascii="Times New Roman" w:hAnsi="Times New Roman" w:cs="Times New Roman"/>
          <w:b/>
          <w:i w:val="0"/>
          <w:color w:val="auto"/>
          <w:sz w:val="24"/>
          <w:szCs w:val="24"/>
        </w:rPr>
      </w:pPr>
      <w:bookmarkStart w:id="101" w:name="_Toc533923413"/>
      <w:bookmarkStart w:id="102" w:name="_Toc536027529"/>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bookmarkEnd w:id="102"/>
    </w:p>
    <w:p w14:paraId="2634EE70" w14:textId="55985CA5"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103" w:name="_Toc536028839"/>
      <w:bookmarkEnd w:id="101"/>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846E66">
        <w:rPr>
          <w:rFonts w:ascii="Times New Roman" w:hAnsi="Times New Roman" w:cs="Times New Roman"/>
          <w:b/>
          <w:i w:val="0"/>
          <w:color w:val="000000" w:themeColor="text1"/>
          <w:sz w:val="24"/>
          <w:szCs w:val="24"/>
        </w:rPr>
        <w:t xml:space="preserve">Leaf </w:t>
      </w:r>
      <w:r w:rsidR="00ED23FE">
        <w:rPr>
          <w:rFonts w:ascii="Times New Roman" w:hAnsi="Times New Roman" w:cs="Times New Roman"/>
          <w:b/>
          <w:i w:val="0"/>
          <w:color w:val="000000" w:themeColor="text1"/>
          <w:sz w:val="24"/>
          <w:szCs w:val="24"/>
        </w:rPr>
        <w:t>greenness of seedlings (SPAD meter)</w:t>
      </w:r>
      <w:bookmarkEnd w:id="103"/>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w:lastRenderedPageBreak/>
        <mc:AlternateContent>
          <mc:Choice Requires="wps">
            <w:drawing>
              <wp:anchor distT="0" distB="0" distL="114300" distR="114300" simplePos="0" relativeHeight="252044288" behindDoc="0" locked="0" layoutInCell="1" allowOverlap="1" wp14:anchorId="0377EADE" wp14:editId="44017538">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089" type="#_x0000_t202" style="position:absolute;margin-left:36.25pt;margin-top:279.2pt;width:69.35pt;height:20pt;z-index:25204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" filled="f" stroked="f" strokeweight=".5pt">
                <v:textbox>
                  <w:txbxContent>
                    <w:p w14:paraId="5E9ED13A" w14:textId="77777777"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FF22F6" w:rsidRDefault="00FF22F6"/>
                  </w:txbxContent>
                </v:textbox>
              </v:shape>
            </w:pict>
          </mc:Fallback>
        </mc:AlternateContent>
      </w:r>
      <w:r w:rsidR="002920FA">
        <w:rPr>
          <w:noProof/>
        </w:rPr>
        <mc:AlternateContent>
          <mc:Choice Requires="wps">
            <w:drawing>
              <wp:anchor distT="0" distB="0" distL="114300" distR="114300" simplePos="0" relativeHeight="251618299" behindDoc="1" locked="0" layoutInCell="1" allowOverlap="1" wp14:anchorId="5B494E5D" wp14:editId="06FACCA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FF22F6" w:rsidRDefault="00FF22F6"/>
                          <w:p w14:paraId="73568D52" w14:textId="0F1D2703" w:rsidR="00FF22F6" w:rsidRDefault="00FF22F6"/>
                          <w:p w14:paraId="6C6E4B45" w14:textId="5E4A8436" w:rsidR="00FF22F6" w:rsidRDefault="00FF22F6"/>
                          <w:p w14:paraId="6BBEE60E" w14:textId="158C8A25" w:rsidR="00FF22F6" w:rsidRDefault="00FF22F6"/>
                          <w:p w14:paraId="4B9C6603" w14:textId="4A026040" w:rsidR="00FF22F6" w:rsidRDefault="00FF22F6"/>
                          <w:p w14:paraId="583344F3" w14:textId="41E905FA" w:rsidR="00FF22F6" w:rsidRDefault="00FF22F6"/>
                          <w:p w14:paraId="239730A6" w14:textId="7A320833" w:rsidR="00FF22F6" w:rsidRDefault="00FF22F6"/>
                          <w:p w14:paraId="6C7179B2" w14:textId="58569487" w:rsidR="00FF22F6" w:rsidRDefault="00FF22F6"/>
                          <w:p w14:paraId="0C8CEA6B" w14:textId="1509C984" w:rsidR="00FF22F6" w:rsidRDefault="00FF22F6"/>
                          <w:p w14:paraId="33847ABC" w14:textId="7C655775" w:rsidR="00FF22F6" w:rsidRDefault="00FF22F6"/>
                          <w:p w14:paraId="56D9298D" w14:textId="641BDE69" w:rsidR="00FF22F6" w:rsidRDefault="00FF22F6"/>
                          <w:p w14:paraId="1C305A55" w14:textId="06062FD8" w:rsidR="00FF22F6" w:rsidRDefault="00FF22F6"/>
                          <w:p w14:paraId="36663774" w14:textId="0A6A29A5" w:rsidR="00FF22F6" w:rsidRDefault="00FF22F6"/>
                          <w:p w14:paraId="25CC63E1" w14:textId="2D206669" w:rsidR="00FF22F6" w:rsidRDefault="00FF22F6"/>
                          <w:p w14:paraId="4F05A269" w14:textId="4C671432" w:rsidR="00FF22F6" w:rsidRPr="002920FA" w:rsidRDefault="00FF22F6"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FF22F6" w:rsidRDefault="00FF22F6" w:rsidP="006D678B"/>
                          <w:p w14:paraId="2E3B2F5E" w14:textId="2F95011E" w:rsidR="00FF22F6" w:rsidRDefault="00FF22F6" w:rsidP="006D678B"/>
                          <w:p w14:paraId="025898D2" w14:textId="1BEB5741" w:rsidR="00FF22F6" w:rsidRDefault="00FF22F6" w:rsidP="006D678B"/>
                          <w:p w14:paraId="2E7F1D7A" w14:textId="5D9A9906" w:rsidR="00FF22F6" w:rsidRDefault="00FF22F6" w:rsidP="006D678B"/>
                          <w:p w14:paraId="0EED74DE" w14:textId="46A91B86" w:rsidR="00FF22F6" w:rsidRDefault="00FF22F6" w:rsidP="006D678B"/>
                          <w:p w14:paraId="6091CA54" w14:textId="540BF2DF" w:rsidR="00FF22F6" w:rsidRDefault="00FF22F6" w:rsidP="006D678B"/>
                          <w:p w14:paraId="6971469A" w14:textId="39AE69DF" w:rsidR="00FF22F6" w:rsidRDefault="00FF22F6" w:rsidP="006D678B"/>
                          <w:p w14:paraId="73206760" w14:textId="3D2AC623" w:rsidR="00FF22F6" w:rsidRDefault="00FF22F6" w:rsidP="006D678B"/>
                          <w:p w14:paraId="2CFFF4B9" w14:textId="725C2609" w:rsidR="00FF22F6" w:rsidRDefault="00FF22F6" w:rsidP="006D678B"/>
                          <w:p w14:paraId="542C1663" w14:textId="3A63BC31" w:rsidR="00FF22F6" w:rsidRDefault="00FF22F6" w:rsidP="006D678B"/>
                          <w:p w14:paraId="1F3770AE" w14:textId="2CEA84A0" w:rsidR="00FF22F6" w:rsidRDefault="00FF22F6" w:rsidP="006D678B"/>
                          <w:p w14:paraId="3BEEB78E" w14:textId="50049CB9" w:rsidR="00FF22F6" w:rsidRDefault="00FF22F6" w:rsidP="006D678B"/>
                          <w:p w14:paraId="5BFD52C0" w14:textId="205C7F05" w:rsidR="00FF22F6" w:rsidRDefault="00FF22F6" w:rsidP="006D678B"/>
                          <w:p w14:paraId="4852DF82" w14:textId="79CEDD0C" w:rsidR="00FF22F6" w:rsidRPr="002920FA" w:rsidRDefault="00FF22F6"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FF22F6" w:rsidRDefault="00FF22F6"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090" type="#_x0000_t202" style="position:absolute;margin-left:-1.05pt;margin-top:3.95pt;width:441.6pt;height:651.35pt;z-index:-25169818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g&#10;xXPn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FF22F6" w:rsidRDefault="00FF22F6"/>
                    <w:p w14:paraId="73568D52" w14:textId="0F1D2703" w:rsidR="00FF22F6" w:rsidRDefault="00FF22F6"/>
                    <w:p w14:paraId="6C6E4B45" w14:textId="5E4A8436" w:rsidR="00FF22F6" w:rsidRDefault="00FF22F6"/>
                    <w:p w14:paraId="6BBEE60E" w14:textId="158C8A25" w:rsidR="00FF22F6" w:rsidRDefault="00FF22F6"/>
                    <w:p w14:paraId="4B9C6603" w14:textId="4A026040" w:rsidR="00FF22F6" w:rsidRDefault="00FF22F6"/>
                    <w:p w14:paraId="583344F3" w14:textId="41E905FA" w:rsidR="00FF22F6" w:rsidRDefault="00FF22F6"/>
                    <w:p w14:paraId="239730A6" w14:textId="7A320833" w:rsidR="00FF22F6" w:rsidRDefault="00FF22F6"/>
                    <w:p w14:paraId="6C7179B2" w14:textId="58569487" w:rsidR="00FF22F6" w:rsidRDefault="00FF22F6"/>
                    <w:p w14:paraId="0C8CEA6B" w14:textId="1509C984" w:rsidR="00FF22F6" w:rsidRDefault="00FF22F6"/>
                    <w:p w14:paraId="33847ABC" w14:textId="7C655775" w:rsidR="00FF22F6" w:rsidRDefault="00FF22F6"/>
                    <w:p w14:paraId="56D9298D" w14:textId="641BDE69" w:rsidR="00FF22F6" w:rsidRDefault="00FF22F6"/>
                    <w:p w14:paraId="1C305A55" w14:textId="06062FD8" w:rsidR="00FF22F6" w:rsidRDefault="00FF22F6"/>
                    <w:p w14:paraId="36663774" w14:textId="0A6A29A5" w:rsidR="00FF22F6" w:rsidRDefault="00FF22F6"/>
                    <w:p w14:paraId="25CC63E1" w14:textId="2D206669" w:rsidR="00FF22F6" w:rsidRDefault="00FF22F6"/>
                    <w:p w14:paraId="4F05A269" w14:textId="4C671432" w:rsidR="00FF22F6" w:rsidRPr="002920FA" w:rsidRDefault="00FF22F6"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FF22F6" w:rsidRDefault="00FF22F6" w:rsidP="006D678B"/>
                    <w:p w14:paraId="2E3B2F5E" w14:textId="2F95011E" w:rsidR="00FF22F6" w:rsidRDefault="00FF22F6" w:rsidP="006D678B"/>
                    <w:p w14:paraId="025898D2" w14:textId="1BEB5741" w:rsidR="00FF22F6" w:rsidRDefault="00FF22F6" w:rsidP="006D678B"/>
                    <w:p w14:paraId="2E7F1D7A" w14:textId="5D9A9906" w:rsidR="00FF22F6" w:rsidRDefault="00FF22F6" w:rsidP="006D678B"/>
                    <w:p w14:paraId="0EED74DE" w14:textId="46A91B86" w:rsidR="00FF22F6" w:rsidRDefault="00FF22F6" w:rsidP="006D678B"/>
                    <w:p w14:paraId="6091CA54" w14:textId="540BF2DF" w:rsidR="00FF22F6" w:rsidRDefault="00FF22F6" w:rsidP="006D678B"/>
                    <w:p w14:paraId="6971469A" w14:textId="39AE69DF" w:rsidR="00FF22F6" w:rsidRDefault="00FF22F6" w:rsidP="006D678B"/>
                    <w:p w14:paraId="73206760" w14:textId="3D2AC623" w:rsidR="00FF22F6" w:rsidRDefault="00FF22F6" w:rsidP="006D678B"/>
                    <w:p w14:paraId="2CFFF4B9" w14:textId="725C2609" w:rsidR="00FF22F6" w:rsidRDefault="00FF22F6" w:rsidP="006D678B"/>
                    <w:p w14:paraId="542C1663" w14:textId="3A63BC31" w:rsidR="00FF22F6" w:rsidRDefault="00FF22F6" w:rsidP="006D678B"/>
                    <w:p w14:paraId="1F3770AE" w14:textId="2CEA84A0" w:rsidR="00FF22F6" w:rsidRDefault="00FF22F6" w:rsidP="006D678B"/>
                    <w:p w14:paraId="3BEEB78E" w14:textId="50049CB9" w:rsidR="00FF22F6" w:rsidRDefault="00FF22F6" w:rsidP="006D678B"/>
                    <w:p w14:paraId="5BFD52C0" w14:textId="205C7F05" w:rsidR="00FF22F6" w:rsidRDefault="00FF22F6" w:rsidP="006D678B"/>
                    <w:p w14:paraId="4852DF82" w14:textId="79CEDD0C" w:rsidR="00FF22F6" w:rsidRPr="002920FA" w:rsidRDefault="00FF22F6"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FF22F6" w:rsidRDefault="00FF22F6" w:rsidP="006D678B"/>
                  </w:txbxContent>
                </v:textbox>
              </v:shape>
            </w:pict>
          </mc:Fallback>
        </mc:AlternateContent>
      </w:r>
      <w:r w:rsidR="00675BEA">
        <w:rPr>
          <w:noProof/>
        </w:rPr>
        <w:drawing>
          <wp:anchor distT="0" distB="0" distL="114300" distR="114300" simplePos="0" relativeHeight="251646976" behindDoc="0" locked="0" layoutInCell="1" allowOverlap="1" wp14:anchorId="7FE82CEA" wp14:editId="5E8AA877">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2046336" behindDoc="0" locked="0" layoutInCell="1" allowOverlap="1" wp14:anchorId="41B1ECB7" wp14:editId="086DD019">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FF22F6" w:rsidRDefault="00FF22F6"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091" type="#_x0000_t202" style="position:absolute;margin-left:36.25pt;margin-top:278.1pt;width:69.3pt;height:20pt;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" filled="f" stroked="f" strokeweight=".5pt">
                <v:textbox>
                  <w:txbxContent>
                    <w:p w14:paraId="4E7BF163" w14:textId="0EEF8491"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FF22F6" w:rsidRDefault="00FF22F6" w:rsidP="00CE55FA"/>
                  </w:txbxContent>
                </v:textbox>
              </v:shape>
            </w:pict>
          </mc:Fallback>
        </mc:AlternateContent>
      </w:r>
      <w:r w:rsidR="006D678B">
        <w:rPr>
          <w:noProof/>
        </w:rPr>
        <w:drawing>
          <wp:anchor distT="0" distB="0" distL="114300" distR="114300" simplePos="0" relativeHeight="252043264" behindDoc="0" locked="0" layoutInCell="1" allowOverlap="1" wp14:anchorId="1E46D194" wp14:editId="77D51403">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648C1F55" w:rsidR="00756D89" w:rsidRPr="00CE55FA" w:rsidRDefault="00CE55FA" w:rsidP="00CE55FA">
      <w:pPr>
        <w:pStyle w:val="Caption"/>
        <w:rPr>
          <w:rFonts w:ascii="Times New Roman" w:hAnsi="Times New Roman" w:cs="Times New Roman"/>
          <w:b/>
          <w:i w:val="0"/>
          <w:color w:val="auto"/>
          <w:sz w:val="24"/>
          <w:szCs w:val="24"/>
        </w:rPr>
      </w:pPr>
      <w:bookmarkStart w:id="104" w:name="_Toc536027530"/>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bookmarkEnd w:id="104"/>
    </w:p>
    <w:p w14:paraId="3DE34557" w14:textId="2229A4D6" w:rsidR="00DC5530" w:rsidRPr="00FF22F6" w:rsidRDefault="00DC5530" w:rsidP="00FF22F6">
      <w:pPr>
        <w:pStyle w:val="Heading4"/>
        <w:spacing w:line="480" w:lineRule="auto"/>
        <w:rPr>
          <w:rFonts w:ascii="Times New Roman" w:hAnsi="Times New Roman" w:cs="Times New Roman"/>
          <w:b/>
          <w:i w:val="0"/>
          <w:color w:val="000000" w:themeColor="text1"/>
          <w:sz w:val="24"/>
          <w:szCs w:val="24"/>
        </w:rPr>
      </w:pPr>
      <w:bookmarkStart w:id="105" w:name="_Toc536028840"/>
      <w:r w:rsidRPr="00FF22F6">
        <w:rPr>
          <w:rFonts w:ascii="Times New Roman" w:hAnsi="Times New Roman" w:cs="Times New Roman"/>
          <w:b/>
          <w:i w:val="0"/>
          <w:color w:val="000000" w:themeColor="text1"/>
          <w:sz w:val="24"/>
          <w:szCs w:val="24"/>
        </w:rPr>
        <w:lastRenderedPageBreak/>
        <w:t>4.1.</w:t>
      </w:r>
      <w:r w:rsidR="002B0C1C" w:rsidRPr="00FF22F6">
        <w:rPr>
          <w:rFonts w:ascii="Times New Roman" w:hAnsi="Times New Roman" w:cs="Times New Roman"/>
          <w:b/>
          <w:i w:val="0"/>
          <w:color w:val="000000" w:themeColor="text1"/>
          <w:sz w:val="24"/>
          <w:szCs w:val="24"/>
        </w:rPr>
        <w:t>1.</w:t>
      </w:r>
      <w:r w:rsidRPr="00FF22F6">
        <w:rPr>
          <w:rFonts w:ascii="Times New Roman" w:hAnsi="Times New Roman" w:cs="Times New Roman"/>
          <w:b/>
          <w:i w:val="0"/>
          <w:color w:val="000000" w:themeColor="text1"/>
          <w:sz w:val="24"/>
          <w:szCs w:val="24"/>
        </w:rPr>
        <w:t>6 Selection of the Optimum Seed rate for Nursery trays</w:t>
      </w:r>
      <w:bookmarkEnd w:id="105"/>
    </w:p>
    <w:p w14:paraId="7D8493D7" w14:textId="16AABF18" w:rsidR="00EF709A" w:rsidRDefault="006A19AA" w:rsidP="00FF22F6">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4A59600F" w:rsidR="00332523" w:rsidRPr="003E205C" w:rsidRDefault="003E205C" w:rsidP="003E205C">
      <w:pPr>
        <w:pStyle w:val="Caption"/>
        <w:rPr>
          <w:rFonts w:ascii="Times New Roman" w:hAnsi="Times New Roman" w:cs="Times New Roman"/>
          <w:b/>
          <w:i w:val="0"/>
          <w:color w:val="auto"/>
          <w:sz w:val="24"/>
          <w:szCs w:val="24"/>
        </w:rPr>
      </w:pPr>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326C1B" w:rsidRPr="003E205C">
        <w:rPr>
          <w:rFonts w:ascii="Times New Roman" w:hAnsi="Times New Roman" w:cs="Times New Roman"/>
          <w:b/>
          <w:i w:val="0"/>
          <w:color w:val="auto"/>
          <w:sz w:val="24"/>
          <w:szCs w:val="24"/>
        </w:rPr>
        <w:t>Tray requirement and cost on tray according to the seed rate</w:t>
      </w:r>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2FCC9B6E" w:rsidR="003D51AE" w:rsidRPr="003E205C" w:rsidRDefault="003E205C" w:rsidP="003E205C">
      <w:pPr>
        <w:pStyle w:val="Caption"/>
        <w:rPr>
          <w:rFonts w:ascii="Times New Roman" w:hAnsi="Times New Roman" w:cs="Times New Roman"/>
          <w:b/>
          <w:i w:val="0"/>
          <w:color w:val="auto"/>
          <w:sz w:val="24"/>
          <w:szCs w:val="24"/>
        </w:rPr>
      </w:pPr>
      <w:bookmarkStart w:id="106" w:name="_Toc533894848"/>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sidRPr="003E205C">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6D4395" w:rsidRPr="003E205C">
        <w:rPr>
          <w:rFonts w:ascii="Times New Roman" w:hAnsi="Times New Roman" w:cs="Times New Roman"/>
          <w:b/>
          <w:i w:val="0"/>
          <w:color w:val="auto"/>
          <w:sz w:val="24"/>
          <w:szCs w:val="24"/>
        </w:rPr>
        <w:t>Calculation of number of seeds applied to a tray according to the optimum seed rate selected in the both varieties</w:t>
      </w:r>
      <w:bookmarkEnd w:id="106"/>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33D41AD" w:rsidR="00332523" w:rsidRDefault="00332523" w:rsidP="00D1229C">
      <w:pPr>
        <w:spacing w:line="480" w:lineRule="auto"/>
        <w:rPr>
          <w:rFonts w:ascii="Times New Roman" w:hAnsi="Times New Roman" w:cs="Times New Roman"/>
          <w:sz w:val="24"/>
          <w:szCs w:val="24"/>
        </w:rPr>
      </w:pPr>
    </w:p>
    <w:p w14:paraId="100D76F2" w14:textId="77777777" w:rsidR="003E205C" w:rsidRDefault="003E205C"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107" w:name="_Toc536028841"/>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7"/>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108" w:name="_Toc536028842"/>
      <w:r w:rsidRPr="00081FA9">
        <w:rPr>
          <w:rFonts w:ascii="Times New Roman" w:hAnsi="Times New Roman" w:cs="Times New Roman"/>
          <w:b/>
          <w:color w:val="000000" w:themeColor="text1"/>
        </w:rPr>
        <w:t>4.2.1 Growth Parameters of Seedlings</w:t>
      </w:r>
      <w:bookmarkEnd w:id="108"/>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09" w:name="_Toc536028843"/>
      <w:r w:rsidRPr="00081FA9">
        <w:rPr>
          <w:rFonts w:ascii="Times New Roman" w:hAnsi="Times New Roman" w:cs="Times New Roman"/>
          <w:b/>
          <w:i w:val="0"/>
          <w:color w:val="000000" w:themeColor="text1"/>
          <w:sz w:val="24"/>
          <w:szCs w:val="24"/>
        </w:rPr>
        <w:t>4.2.1.1 Seedling Height</w:t>
      </w:r>
      <w:bookmarkEnd w:id="109"/>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16249" behindDoc="1" locked="0" layoutInCell="1" allowOverlap="1" wp14:anchorId="1EF07369" wp14:editId="446DBB7D">
                <wp:simplePos x="0" y="0"/>
                <wp:positionH relativeFrom="column">
                  <wp:posOffset>24765</wp:posOffset>
                </wp:positionH>
                <wp:positionV relativeFrom="paragraph">
                  <wp:posOffset>41910</wp:posOffset>
                </wp:positionV>
                <wp:extent cx="5499100" cy="82753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275320"/>
                        </a:xfrm>
                        <a:prstGeom prst="rect">
                          <a:avLst/>
                        </a:prstGeom>
                        <a:solidFill>
                          <a:schemeClr val="lt1"/>
                        </a:solidFill>
                        <a:ln w="6350">
                          <a:solidFill>
                            <a:prstClr val="black"/>
                          </a:solidFill>
                        </a:ln>
                      </wps:spPr>
                      <wps:txbx>
                        <w:txbxContent>
                          <w:p w14:paraId="4BC66ADC" w14:textId="511687C1" w:rsidR="00FF22F6" w:rsidRDefault="00FF22F6"/>
                          <w:p w14:paraId="6862D5BF" w14:textId="32AEEA09" w:rsidR="00FF22F6" w:rsidRDefault="00FF22F6"/>
                          <w:p w14:paraId="7B553973" w14:textId="0F89FD59" w:rsidR="00FF22F6" w:rsidRDefault="00FF22F6"/>
                          <w:p w14:paraId="3BC8E984" w14:textId="25B350E9" w:rsidR="00FF22F6" w:rsidRDefault="00FF22F6"/>
                          <w:p w14:paraId="6B33B9F5" w14:textId="3A71D880" w:rsidR="00FF22F6" w:rsidRDefault="00FF22F6"/>
                          <w:p w14:paraId="3C8B80F0" w14:textId="4EDE5A3E" w:rsidR="00FF22F6" w:rsidRDefault="00FF22F6"/>
                          <w:p w14:paraId="4338DB4F" w14:textId="774236EB" w:rsidR="00FF22F6" w:rsidRDefault="00FF22F6"/>
                          <w:p w14:paraId="4241D1AD" w14:textId="7215C0DF" w:rsidR="00FF22F6" w:rsidRDefault="00FF22F6"/>
                          <w:p w14:paraId="479521D9" w14:textId="3F405EF8" w:rsidR="00FF22F6" w:rsidRDefault="00FF22F6"/>
                          <w:p w14:paraId="23882178" w14:textId="3878B61C" w:rsidR="00FF22F6" w:rsidRDefault="00FF22F6"/>
                          <w:p w14:paraId="09EF2EE3" w14:textId="37E65E5B" w:rsidR="00FF22F6" w:rsidRDefault="00FF22F6"/>
                          <w:p w14:paraId="1BBEA320" w14:textId="7B84C2D6" w:rsidR="00FF22F6" w:rsidRDefault="00FF22F6"/>
                          <w:p w14:paraId="2F337F22" w14:textId="65A10AB3" w:rsidR="00FF22F6" w:rsidRDefault="00FF22F6"/>
                          <w:p w14:paraId="502E99EB" w14:textId="0AFA25A6" w:rsidR="00FF22F6" w:rsidRPr="00F22BF4" w:rsidRDefault="00FF22F6" w:rsidP="00F22BF4">
                            <w:pPr>
                              <w:pStyle w:val="ListParagraph"/>
                              <w:numPr>
                                <w:ilvl w:val="0"/>
                                <w:numId w:val="14"/>
                              </w:numPr>
                              <w:spacing w:line="276" w:lineRule="auto"/>
                              <w:rPr>
                                <w:b/>
                              </w:rPr>
                            </w:pPr>
                            <w:bookmarkStart w:id="110" w:name="_Toc533923416"/>
                            <w:r w:rsidRPr="00F22BF4">
                              <w:rPr>
                                <w:b/>
                              </w:rPr>
                              <w:t xml:space="preserve">Mean </w:t>
                            </w:r>
                            <w:r>
                              <w:rPr>
                                <w:b/>
                              </w:rPr>
                              <w:t>s</w:t>
                            </w:r>
                            <w:r w:rsidRPr="00F22BF4">
                              <w:rPr>
                                <w:b/>
                              </w:rPr>
                              <w:t>eedling height at 3, 6, 9 and 12 DAS according to the Establishment method in variety Bg 360</w:t>
                            </w:r>
                            <w:bookmarkEnd w:id="110"/>
                          </w:p>
                          <w:p w14:paraId="5CD311C1" w14:textId="285CF49A" w:rsidR="00FF22F6" w:rsidRDefault="00FF22F6"/>
                          <w:p w14:paraId="11208978" w14:textId="28468C0C" w:rsidR="00FF22F6" w:rsidRDefault="00FF22F6"/>
                          <w:p w14:paraId="35777ED4" w14:textId="44495605" w:rsidR="00FF22F6" w:rsidRDefault="00FF22F6"/>
                          <w:p w14:paraId="4C75D0D6" w14:textId="5ED98578" w:rsidR="00FF22F6" w:rsidRDefault="00FF22F6"/>
                          <w:p w14:paraId="59E243BA" w14:textId="584D2F6E" w:rsidR="00FF22F6" w:rsidRDefault="00FF22F6"/>
                          <w:p w14:paraId="24216847" w14:textId="30AA330D" w:rsidR="00FF22F6" w:rsidRDefault="00FF22F6"/>
                          <w:p w14:paraId="0C75499A" w14:textId="0A953E30" w:rsidR="00FF22F6" w:rsidRDefault="00FF22F6"/>
                          <w:p w14:paraId="1A7F757B" w14:textId="26CAB272" w:rsidR="00FF22F6" w:rsidRDefault="00FF22F6"/>
                          <w:p w14:paraId="492C932F" w14:textId="4E174EC3" w:rsidR="00FF22F6" w:rsidRDefault="00FF22F6"/>
                          <w:p w14:paraId="6F355CC3" w14:textId="6D34A171" w:rsidR="00FF22F6" w:rsidRDefault="00FF22F6"/>
                          <w:p w14:paraId="17226EF4" w14:textId="1F0746B5" w:rsidR="00FF22F6" w:rsidRDefault="00FF22F6"/>
                          <w:p w14:paraId="75304CD7" w14:textId="5900D20F" w:rsidR="00FF22F6" w:rsidRDefault="00FF22F6"/>
                          <w:p w14:paraId="30683539" w14:textId="77777777" w:rsidR="00FF22F6" w:rsidRDefault="00FF22F6"/>
                          <w:p w14:paraId="1F6A282A" w14:textId="70E59D84" w:rsidR="00FF22F6" w:rsidRPr="00F22BF4" w:rsidRDefault="00FF22F6"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FF22F6" w:rsidRPr="00F22BF4" w:rsidRDefault="00FF22F6" w:rsidP="00F22BF4">
                            <w:pPr>
                              <w:spacing w:line="276" w:lineRule="auto"/>
                              <w:rPr>
                                <w:b/>
                                <w:u w:val="single"/>
                              </w:rPr>
                            </w:pPr>
                          </w:p>
                          <w:p w14:paraId="2C356A51"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092" type="#_x0000_t202" style="position:absolute;left:0;text-align:left;margin-left:1.95pt;margin-top:3.3pt;width:433pt;height:651.6pt;z-index:-25170023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" fillcolor="white [3201]" strokeweight=".5pt">
                <v:textbox>
                  <w:txbxContent>
                    <w:p w14:paraId="4BC66ADC" w14:textId="511687C1" w:rsidR="00FF22F6" w:rsidRDefault="00FF22F6"/>
                    <w:p w14:paraId="6862D5BF" w14:textId="32AEEA09" w:rsidR="00FF22F6" w:rsidRDefault="00FF22F6"/>
                    <w:p w14:paraId="7B553973" w14:textId="0F89FD59" w:rsidR="00FF22F6" w:rsidRDefault="00FF22F6"/>
                    <w:p w14:paraId="3BC8E984" w14:textId="25B350E9" w:rsidR="00FF22F6" w:rsidRDefault="00FF22F6"/>
                    <w:p w14:paraId="6B33B9F5" w14:textId="3A71D880" w:rsidR="00FF22F6" w:rsidRDefault="00FF22F6"/>
                    <w:p w14:paraId="3C8B80F0" w14:textId="4EDE5A3E" w:rsidR="00FF22F6" w:rsidRDefault="00FF22F6"/>
                    <w:p w14:paraId="4338DB4F" w14:textId="774236EB" w:rsidR="00FF22F6" w:rsidRDefault="00FF22F6"/>
                    <w:p w14:paraId="4241D1AD" w14:textId="7215C0DF" w:rsidR="00FF22F6" w:rsidRDefault="00FF22F6"/>
                    <w:p w14:paraId="479521D9" w14:textId="3F405EF8" w:rsidR="00FF22F6" w:rsidRDefault="00FF22F6"/>
                    <w:p w14:paraId="23882178" w14:textId="3878B61C" w:rsidR="00FF22F6" w:rsidRDefault="00FF22F6"/>
                    <w:p w14:paraId="09EF2EE3" w14:textId="37E65E5B" w:rsidR="00FF22F6" w:rsidRDefault="00FF22F6"/>
                    <w:p w14:paraId="1BBEA320" w14:textId="7B84C2D6" w:rsidR="00FF22F6" w:rsidRDefault="00FF22F6"/>
                    <w:p w14:paraId="2F337F22" w14:textId="65A10AB3" w:rsidR="00FF22F6" w:rsidRDefault="00FF22F6"/>
                    <w:p w14:paraId="502E99EB" w14:textId="0AFA25A6" w:rsidR="00FF22F6" w:rsidRPr="00F22BF4" w:rsidRDefault="00FF22F6" w:rsidP="00F22BF4">
                      <w:pPr>
                        <w:pStyle w:val="ListParagraph"/>
                        <w:numPr>
                          <w:ilvl w:val="0"/>
                          <w:numId w:val="14"/>
                        </w:numPr>
                        <w:spacing w:line="276" w:lineRule="auto"/>
                        <w:rPr>
                          <w:b/>
                        </w:rPr>
                      </w:pPr>
                      <w:bookmarkStart w:id="111" w:name="_Toc533923416"/>
                      <w:r w:rsidRPr="00F22BF4">
                        <w:rPr>
                          <w:b/>
                        </w:rPr>
                        <w:t xml:space="preserve">Mean </w:t>
                      </w:r>
                      <w:r>
                        <w:rPr>
                          <w:b/>
                        </w:rPr>
                        <w:t>s</w:t>
                      </w:r>
                      <w:r w:rsidRPr="00F22BF4">
                        <w:rPr>
                          <w:b/>
                        </w:rPr>
                        <w:t>eedling height at 3, 6, 9 and 12 DAS according to the Establishment method in variety Bg 360</w:t>
                      </w:r>
                      <w:bookmarkEnd w:id="111"/>
                    </w:p>
                    <w:p w14:paraId="5CD311C1" w14:textId="285CF49A" w:rsidR="00FF22F6" w:rsidRDefault="00FF22F6"/>
                    <w:p w14:paraId="11208978" w14:textId="28468C0C" w:rsidR="00FF22F6" w:rsidRDefault="00FF22F6"/>
                    <w:p w14:paraId="35777ED4" w14:textId="44495605" w:rsidR="00FF22F6" w:rsidRDefault="00FF22F6"/>
                    <w:p w14:paraId="4C75D0D6" w14:textId="5ED98578" w:rsidR="00FF22F6" w:rsidRDefault="00FF22F6"/>
                    <w:p w14:paraId="59E243BA" w14:textId="584D2F6E" w:rsidR="00FF22F6" w:rsidRDefault="00FF22F6"/>
                    <w:p w14:paraId="24216847" w14:textId="30AA330D" w:rsidR="00FF22F6" w:rsidRDefault="00FF22F6"/>
                    <w:p w14:paraId="0C75499A" w14:textId="0A953E30" w:rsidR="00FF22F6" w:rsidRDefault="00FF22F6"/>
                    <w:p w14:paraId="1A7F757B" w14:textId="26CAB272" w:rsidR="00FF22F6" w:rsidRDefault="00FF22F6"/>
                    <w:p w14:paraId="492C932F" w14:textId="4E174EC3" w:rsidR="00FF22F6" w:rsidRDefault="00FF22F6"/>
                    <w:p w14:paraId="6F355CC3" w14:textId="6D34A171" w:rsidR="00FF22F6" w:rsidRDefault="00FF22F6"/>
                    <w:p w14:paraId="17226EF4" w14:textId="1F0746B5" w:rsidR="00FF22F6" w:rsidRDefault="00FF22F6"/>
                    <w:p w14:paraId="75304CD7" w14:textId="5900D20F" w:rsidR="00FF22F6" w:rsidRDefault="00FF22F6"/>
                    <w:p w14:paraId="30683539" w14:textId="77777777" w:rsidR="00FF22F6" w:rsidRDefault="00FF22F6"/>
                    <w:p w14:paraId="1F6A282A" w14:textId="70E59D84" w:rsidR="00FF22F6" w:rsidRPr="00F22BF4" w:rsidRDefault="00FF22F6"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FF22F6" w:rsidRPr="00F22BF4" w:rsidRDefault="00FF22F6" w:rsidP="00F22BF4">
                      <w:pPr>
                        <w:spacing w:line="276" w:lineRule="auto"/>
                        <w:rPr>
                          <w:b/>
                          <w:u w:val="single"/>
                        </w:rPr>
                      </w:pPr>
                    </w:p>
                    <w:p w14:paraId="2C356A51" w14:textId="77777777" w:rsidR="00FF22F6" w:rsidRDefault="00FF22F6"/>
                  </w:txbxContent>
                </v:textbox>
              </v:shape>
            </w:pict>
          </mc:Fallback>
        </mc:AlternateContent>
      </w:r>
      <w:r w:rsidR="00C33176">
        <w:rPr>
          <w:noProof/>
        </w:rPr>
        <w:drawing>
          <wp:anchor distT="0" distB="0" distL="114300" distR="114300" simplePos="0" relativeHeight="252047359" behindDoc="0" locked="0" layoutInCell="1" allowOverlap="1" wp14:anchorId="49963068" wp14:editId="40BE82C0">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2048383" behindDoc="0" locked="0" layoutInCell="1" allowOverlap="1" wp14:anchorId="180754AF" wp14:editId="67AADF82">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FF22F6" w14:paraId="73448CFB" w14:textId="77777777" w:rsidTr="00ED4039">
                              <w:trPr>
                                <w:trHeight w:val="252"/>
                              </w:trPr>
                              <w:tc>
                                <w:tcPr>
                                  <w:tcW w:w="1271" w:type="dxa"/>
                                  <w:vAlign w:val="center"/>
                                </w:tcPr>
                                <w:p w14:paraId="70EC0A48" w14:textId="155B6684"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093" type="#_x0000_t202" style="position:absolute;margin-left:19.85pt;margin-top:19.35pt;width:420pt;height:44.4pt;z-index:2520483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FF22F6" w14:paraId="73448CFB" w14:textId="77777777" w:rsidTr="00ED4039">
                        <w:trPr>
                          <w:trHeight w:val="252"/>
                        </w:trPr>
                        <w:tc>
                          <w:tcPr>
                            <w:tcW w:w="1271" w:type="dxa"/>
                            <w:vAlign w:val="center"/>
                          </w:tcPr>
                          <w:p w14:paraId="70EC0A48" w14:textId="155B6684"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FF22F6" w:rsidRDefault="00FF22F6"/>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19836" behindDoc="1" locked="0" layoutInCell="1" allowOverlap="1" wp14:anchorId="5D21B5D1" wp14:editId="214D5D50">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2050431" behindDoc="0" locked="0" layoutInCell="1" allowOverlap="1" wp14:anchorId="549B9C8E" wp14:editId="30018CCC">
                <wp:simplePos x="0" y="0"/>
                <wp:positionH relativeFrom="column">
                  <wp:posOffset>198120</wp:posOffset>
                </wp:positionH>
                <wp:positionV relativeFrom="paragraph">
                  <wp:posOffset>375285</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FF22F6" w14:paraId="61CB0149" w14:textId="77777777" w:rsidTr="00CA7FC3">
                              <w:trPr>
                                <w:trHeight w:val="272"/>
                              </w:trPr>
                              <w:tc>
                                <w:tcPr>
                                  <w:tcW w:w="1287" w:type="dxa"/>
                                  <w:vAlign w:val="center"/>
                                </w:tcPr>
                                <w:p w14:paraId="529616CC" w14:textId="77777777"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FF22F6" w:rsidRPr="000516B7" w:rsidRDefault="00FF22F6"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FF22F6" w:rsidRPr="000516B7" w:rsidRDefault="00FF22F6"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FF22F6" w:rsidRPr="000516B7" w:rsidRDefault="00FF22F6"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FF22F6" w:rsidRPr="000516B7" w:rsidRDefault="00FF22F6"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FF22F6" w:rsidRDefault="00FF22F6"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094" type="#_x0000_t202" style="position:absolute;margin-left:15.6pt;margin-top:29.55pt;width:420pt;height:44.4pt;z-index:2520504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pQ9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FF22F6" w14:paraId="61CB0149" w14:textId="77777777" w:rsidTr="00CA7FC3">
                        <w:trPr>
                          <w:trHeight w:val="272"/>
                        </w:trPr>
                        <w:tc>
                          <w:tcPr>
                            <w:tcW w:w="1287" w:type="dxa"/>
                            <w:vAlign w:val="center"/>
                          </w:tcPr>
                          <w:p w14:paraId="529616CC" w14:textId="77777777"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FF22F6" w:rsidRPr="000516B7" w:rsidRDefault="00FF22F6"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FF22F6" w:rsidRPr="000516B7" w:rsidRDefault="00FF22F6"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FF22F6" w:rsidRPr="000516B7" w:rsidRDefault="00FF22F6"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FF22F6" w:rsidRPr="000516B7" w:rsidRDefault="00FF22F6"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FF22F6" w:rsidRDefault="00FF22F6"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23B9CE0" w14:textId="3D63EAEE" w:rsidR="009570EA" w:rsidRDefault="00F22BF4" w:rsidP="009570EA">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1B2D9BB" w14:textId="16EB8815" w:rsidR="00D45A54" w:rsidRPr="009570EA" w:rsidRDefault="009570EA" w:rsidP="009570EA">
      <w:pPr>
        <w:pStyle w:val="Caption"/>
        <w:spacing w:line="276" w:lineRule="auto"/>
        <w:rPr>
          <w:rFonts w:ascii="Times New Roman" w:hAnsi="Times New Roman" w:cs="Times New Roman"/>
          <w:b/>
          <w:i w:val="0"/>
          <w:color w:val="auto"/>
          <w:sz w:val="24"/>
          <w:szCs w:val="24"/>
        </w:rPr>
      </w:pPr>
      <w:bookmarkStart w:id="112" w:name="_Toc536027531"/>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570EA">
        <w:rPr>
          <w:rFonts w:ascii="Times New Roman" w:hAnsi="Times New Roman" w:cs="Times New Roman"/>
          <w:b/>
          <w:i w:val="0"/>
          <w:color w:val="auto"/>
          <w:sz w:val="24"/>
          <w:szCs w:val="24"/>
        </w:rPr>
        <w:t xml:space="preserve">Mean seedling height </w:t>
      </w:r>
      <w:r w:rsidR="009E4A5D" w:rsidRPr="009570EA">
        <w:rPr>
          <w:rFonts w:ascii="Times New Roman" w:hAnsi="Times New Roman" w:cs="Times New Roman"/>
          <w:b/>
          <w:i w:val="0"/>
          <w:color w:val="auto"/>
          <w:sz w:val="24"/>
          <w:szCs w:val="24"/>
        </w:rPr>
        <w:t>(</w:t>
      </w:r>
      <w:r w:rsidRPr="009570EA">
        <w:rPr>
          <w:rFonts w:ascii="Times New Roman" w:hAnsi="Times New Roman" w:cs="Times New Roman"/>
          <w:b/>
          <w:i w:val="0"/>
          <w:color w:val="auto"/>
          <w:sz w:val="24"/>
          <w:szCs w:val="24"/>
        </w:rPr>
        <w:t>a) Bg 360 and (b) Bg 374</w:t>
      </w:r>
      <w:r w:rsidR="00A462F0">
        <w:rPr>
          <w:noProof/>
        </w:rPr>
        <mc:AlternateContent>
          <mc:Choice Requires="wps">
            <w:drawing>
              <wp:anchor distT="0" distB="0" distL="114300" distR="114300" simplePos="0" relativeHeight="251994112" behindDoc="0" locked="0" layoutInCell="1" allowOverlap="1" wp14:anchorId="3B769B58" wp14:editId="46833391">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003758FF" w14:textId="77777777" w:rsidTr="00266956">
                              <w:trPr>
                                <w:trHeight w:val="197"/>
                              </w:trPr>
                              <w:tc>
                                <w:tcPr>
                                  <w:tcW w:w="1463" w:type="dxa"/>
                                  <w:vAlign w:val="center"/>
                                </w:tcPr>
                                <w:p w14:paraId="75222F8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F22F6" w:rsidRDefault="00FF22F6"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095" type="#_x0000_t202" style="position:absolute;margin-left:0;margin-top:514pt;width:469.2pt;height:52.8pt;z-index:2519941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kO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0Pr41s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I9IpDj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003758FF" w14:textId="77777777" w:rsidTr="00266956">
                        <w:trPr>
                          <w:trHeight w:val="197"/>
                        </w:trPr>
                        <w:tc>
                          <w:tcPr>
                            <w:tcW w:w="1463" w:type="dxa"/>
                            <w:vAlign w:val="center"/>
                          </w:tcPr>
                          <w:p w14:paraId="75222F8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F22F6" w:rsidRDefault="00FF22F6" w:rsidP="00A462F0"/>
                  </w:txbxContent>
                </v:textbox>
                <w10:wrap anchorx="margin"/>
              </v:shape>
            </w:pict>
          </mc:Fallback>
        </mc:AlternateContent>
      </w:r>
      <w:bookmarkEnd w:id="112"/>
      <w:r w:rsidR="00D45A54">
        <w:rPr>
          <w:rFonts w:ascii="Times New Roman" w:hAnsi="Times New Roman" w:cs="Times New Roman"/>
          <w:sz w:val="24"/>
          <w:szCs w:val="24"/>
        </w:rPr>
        <w:t xml:space="preserve">  </w:t>
      </w:r>
    </w:p>
    <w:p w14:paraId="55869803" w14:textId="75A07FFE" w:rsidR="00E54BC7" w:rsidRPr="001E1FCF" w:rsidRDefault="00E54BC7" w:rsidP="00B3648F">
      <w:pPr>
        <w:pStyle w:val="Heading4"/>
        <w:spacing w:line="480" w:lineRule="auto"/>
        <w:rPr>
          <w:b/>
          <w:i w:val="0"/>
          <w:color w:val="auto"/>
        </w:rPr>
      </w:pPr>
      <w:bookmarkStart w:id="113" w:name="_Toc536028844"/>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Dry weight</w:t>
      </w:r>
      <w:bookmarkEnd w:id="113"/>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p>
    <w:p w14:paraId="75DC1CC2" w14:textId="77777777" w:rsidR="000128BA" w:rsidRDefault="000128BA" w:rsidP="000128BA">
      <w:pPr>
        <w:spacing w:line="480" w:lineRule="auto"/>
        <w:rPr>
          <w:rFonts w:ascii="Times New Roman" w:hAnsi="Times New Roman" w:cs="Times New Roman"/>
          <w:sz w:val="24"/>
          <w:szCs w:val="24"/>
        </w:rPr>
      </w:pPr>
      <w:r>
        <w:rPr>
          <w:noProof/>
        </w:rPr>
        <w:lastRenderedPageBreak/>
        <w:drawing>
          <wp:anchor distT="0" distB="0" distL="114300" distR="114300" simplePos="0" relativeHeight="252061695" behindDoc="0" locked="0" layoutInCell="1" allowOverlap="1" wp14:anchorId="3FC1187D" wp14:editId="325E2A21">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14199" behindDoc="1" locked="0" layoutInCell="1" allowOverlap="1" wp14:anchorId="20F7D195" wp14:editId="6182EF68">
                <wp:simplePos x="0" y="0"/>
                <wp:positionH relativeFrom="column">
                  <wp:posOffset>-26035</wp:posOffset>
                </wp:positionH>
                <wp:positionV relativeFrom="paragraph">
                  <wp:posOffset>3810</wp:posOffset>
                </wp:positionV>
                <wp:extent cx="5516245" cy="8128000"/>
                <wp:effectExtent l="0" t="0" r="27305" b="25400"/>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128000"/>
                        </a:xfrm>
                        <a:prstGeom prst="rect">
                          <a:avLst/>
                        </a:prstGeom>
                        <a:solidFill>
                          <a:schemeClr val="lt1"/>
                        </a:solidFill>
                        <a:ln w="6350">
                          <a:solidFill>
                            <a:prstClr val="black"/>
                          </a:solidFill>
                        </a:ln>
                      </wps:spPr>
                      <wps:txbx>
                        <w:txbxContent>
                          <w:p w14:paraId="7550FBBB" w14:textId="4524684A" w:rsidR="00FF22F6" w:rsidRDefault="00FF22F6"/>
                          <w:p w14:paraId="20C1A58B" w14:textId="7A972E44" w:rsidR="00FF22F6" w:rsidRDefault="00FF22F6"/>
                          <w:p w14:paraId="14D6EC4E" w14:textId="14341AB8" w:rsidR="00FF22F6" w:rsidRDefault="00FF22F6"/>
                          <w:p w14:paraId="2DF1C908" w14:textId="2FB9F69F" w:rsidR="00FF22F6" w:rsidRDefault="00FF22F6"/>
                          <w:p w14:paraId="0C370CE1" w14:textId="36F5C26B" w:rsidR="00FF22F6" w:rsidRDefault="00FF22F6"/>
                          <w:p w14:paraId="0D3062EF" w14:textId="1450190F" w:rsidR="00FF22F6" w:rsidRDefault="00FF22F6"/>
                          <w:p w14:paraId="5FDE0AB2" w14:textId="644D3BFC" w:rsidR="00FF22F6" w:rsidRDefault="00FF22F6"/>
                          <w:p w14:paraId="02030CEA" w14:textId="4A1322BB" w:rsidR="00FF22F6" w:rsidRDefault="00FF22F6"/>
                          <w:p w14:paraId="5B2842D7" w14:textId="329919F5" w:rsidR="00FF22F6" w:rsidRDefault="00FF22F6"/>
                          <w:p w14:paraId="36859C67" w14:textId="3ECDF170" w:rsidR="00FF22F6" w:rsidRDefault="00FF22F6"/>
                          <w:p w14:paraId="7DB41D3E" w14:textId="01D2BF46" w:rsidR="00FF22F6" w:rsidRDefault="00FF22F6"/>
                          <w:p w14:paraId="0D009BB4" w14:textId="6B61EF81" w:rsidR="00FF22F6" w:rsidRDefault="00FF22F6"/>
                          <w:p w14:paraId="272E11A8" w14:textId="2D6810A8" w:rsidR="00FF22F6" w:rsidRDefault="00FF22F6"/>
                          <w:p w14:paraId="41F6427D" w14:textId="77777777" w:rsidR="00FF22F6" w:rsidRPr="000128BA" w:rsidRDefault="00FF22F6" w:rsidP="000128BA">
                            <w:pPr>
                              <w:pStyle w:val="ListParagraph"/>
                              <w:numPr>
                                <w:ilvl w:val="0"/>
                                <w:numId w:val="17"/>
                              </w:numPr>
                              <w:rPr>
                                <w:b/>
                                <w:color w:val="000000" w:themeColor="text1"/>
                              </w:rPr>
                            </w:pPr>
                            <w:bookmarkStart w:id="114" w:name="_Toc533923420"/>
                            <w:r w:rsidRPr="000128BA">
                              <w:rPr>
                                <w:b/>
                                <w:color w:val="000000" w:themeColor="text1"/>
                              </w:rPr>
                              <w:t>Mean dry weight of 10 seedlings at 12 DAS in variety Bg 360</w:t>
                            </w:r>
                            <w:bookmarkEnd w:id="114"/>
                          </w:p>
                          <w:p w14:paraId="486E37A8" w14:textId="4759F954" w:rsidR="00FF22F6" w:rsidRDefault="00FF22F6"/>
                          <w:p w14:paraId="61BEE86D" w14:textId="73E7806D" w:rsidR="00FF22F6" w:rsidRDefault="00FF22F6"/>
                          <w:p w14:paraId="1336C5D8" w14:textId="3750A6D7" w:rsidR="00FF22F6" w:rsidRDefault="00FF22F6"/>
                          <w:p w14:paraId="2C1D68DD" w14:textId="7F4CA931" w:rsidR="00FF22F6" w:rsidRDefault="00FF22F6"/>
                          <w:p w14:paraId="3B03C4DF" w14:textId="1AA47375" w:rsidR="00FF22F6" w:rsidRDefault="00FF22F6"/>
                          <w:p w14:paraId="31EE1E2E" w14:textId="170899EA" w:rsidR="00FF22F6" w:rsidRDefault="00FF22F6"/>
                          <w:p w14:paraId="40055942" w14:textId="283E1C1C" w:rsidR="00FF22F6" w:rsidRDefault="00FF22F6"/>
                          <w:p w14:paraId="71C91D8F" w14:textId="4B7FEA6A" w:rsidR="00FF22F6" w:rsidRDefault="00FF22F6"/>
                          <w:p w14:paraId="0550BAE7" w14:textId="03A3E2BA" w:rsidR="00FF22F6" w:rsidRDefault="00FF22F6"/>
                          <w:p w14:paraId="413D9B23" w14:textId="737575F0" w:rsidR="00FF22F6" w:rsidRDefault="00FF22F6"/>
                          <w:p w14:paraId="7C3A6B6D" w14:textId="68381C85" w:rsidR="00FF22F6" w:rsidRDefault="00FF22F6"/>
                          <w:p w14:paraId="4BAB181F" w14:textId="77777777" w:rsidR="00FF22F6" w:rsidRDefault="00FF22F6"/>
                          <w:p w14:paraId="0F81AEC9" w14:textId="7D1B1202" w:rsidR="00FF22F6" w:rsidRDefault="00FF22F6"/>
                          <w:p w14:paraId="48CF90D0" w14:textId="0BC97D08" w:rsidR="00FF22F6" w:rsidRPr="000128BA" w:rsidRDefault="00FF22F6"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FF22F6" w:rsidRDefault="00FF22F6"/>
                          <w:p w14:paraId="0C54AA1D" w14:textId="77777777" w:rsidR="00FF22F6" w:rsidRDefault="00FF22F6"/>
                          <w:p w14:paraId="7DE347B3" w14:textId="13429923" w:rsidR="00FF22F6" w:rsidRDefault="00FF22F6"/>
                          <w:p w14:paraId="7CF997F9" w14:textId="0E481782" w:rsidR="00FF22F6" w:rsidRDefault="00FF22F6"/>
                          <w:p w14:paraId="7EBA8700" w14:textId="54DA14B8" w:rsidR="00FF22F6" w:rsidRDefault="00FF22F6"/>
                          <w:p w14:paraId="4D59AB4A" w14:textId="040D0490" w:rsidR="00FF22F6" w:rsidRDefault="00FF22F6"/>
                          <w:p w14:paraId="0274B127" w14:textId="51BCD86B" w:rsidR="00FF22F6" w:rsidRDefault="00FF22F6"/>
                          <w:p w14:paraId="54C76401" w14:textId="005450C3" w:rsidR="00FF22F6" w:rsidRDefault="00FF22F6"/>
                          <w:p w14:paraId="3DAAE683" w14:textId="605A06BB" w:rsidR="00FF22F6" w:rsidRDefault="00FF22F6"/>
                          <w:p w14:paraId="78C125AC"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096" type="#_x0000_t202" style="position:absolute;margin-left:-2.05pt;margin-top:.3pt;width:434.35pt;height:640pt;z-index:-251702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" fillcolor="white [3201]" strokeweight=".5pt">
                <v:textbox>
                  <w:txbxContent>
                    <w:p w14:paraId="7550FBBB" w14:textId="4524684A" w:rsidR="00FF22F6" w:rsidRDefault="00FF22F6"/>
                    <w:p w14:paraId="20C1A58B" w14:textId="7A972E44" w:rsidR="00FF22F6" w:rsidRDefault="00FF22F6"/>
                    <w:p w14:paraId="14D6EC4E" w14:textId="14341AB8" w:rsidR="00FF22F6" w:rsidRDefault="00FF22F6"/>
                    <w:p w14:paraId="2DF1C908" w14:textId="2FB9F69F" w:rsidR="00FF22F6" w:rsidRDefault="00FF22F6"/>
                    <w:p w14:paraId="0C370CE1" w14:textId="36F5C26B" w:rsidR="00FF22F6" w:rsidRDefault="00FF22F6"/>
                    <w:p w14:paraId="0D3062EF" w14:textId="1450190F" w:rsidR="00FF22F6" w:rsidRDefault="00FF22F6"/>
                    <w:p w14:paraId="5FDE0AB2" w14:textId="644D3BFC" w:rsidR="00FF22F6" w:rsidRDefault="00FF22F6"/>
                    <w:p w14:paraId="02030CEA" w14:textId="4A1322BB" w:rsidR="00FF22F6" w:rsidRDefault="00FF22F6"/>
                    <w:p w14:paraId="5B2842D7" w14:textId="329919F5" w:rsidR="00FF22F6" w:rsidRDefault="00FF22F6"/>
                    <w:p w14:paraId="36859C67" w14:textId="3ECDF170" w:rsidR="00FF22F6" w:rsidRDefault="00FF22F6"/>
                    <w:p w14:paraId="7DB41D3E" w14:textId="01D2BF46" w:rsidR="00FF22F6" w:rsidRDefault="00FF22F6"/>
                    <w:p w14:paraId="0D009BB4" w14:textId="6B61EF81" w:rsidR="00FF22F6" w:rsidRDefault="00FF22F6"/>
                    <w:p w14:paraId="272E11A8" w14:textId="2D6810A8" w:rsidR="00FF22F6" w:rsidRDefault="00FF22F6"/>
                    <w:p w14:paraId="41F6427D" w14:textId="77777777" w:rsidR="00FF22F6" w:rsidRPr="000128BA" w:rsidRDefault="00FF22F6" w:rsidP="000128BA">
                      <w:pPr>
                        <w:pStyle w:val="ListParagraph"/>
                        <w:numPr>
                          <w:ilvl w:val="0"/>
                          <w:numId w:val="17"/>
                        </w:numPr>
                        <w:rPr>
                          <w:b/>
                          <w:color w:val="000000" w:themeColor="text1"/>
                        </w:rPr>
                      </w:pPr>
                      <w:bookmarkStart w:id="115" w:name="_Toc533923420"/>
                      <w:r w:rsidRPr="000128BA">
                        <w:rPr>
                          <w:b/>
                          <w:color w:val="000000" w:themeColor="text1"/>
                        </w:rPr>
                        <w:t>Mean dry weight of 10 seedlings at 12 DAS in variety Bg 360</w:t>
                      </w:r>
                      <w:bookmarkEnd w:id="115"/>
                    </w:p>
                    <w:p w14:paraId="486E37A8" w14:textId="4759F954" w:rsidR="00FF22F6" w:rsidRDefault="00FF22F6"/>
                    <w:p w14:paraId="61BEE86D" w14:textId="73E7806D" w:rsidR="00FF22F6" w:rsidRDefault="00FF22F6"/>
                    <w:p w14:paraId="1336C5D8" w14:textId="3750A6D7" w:rsidR="00FF22F6" w:rsidRDefault="00FF22F6"/>
                    <w:p w14:paraId="2C1D68DD" w14:textId="7F4CA931" w:rsidR="00FF22F6" w:rsidRDefault="00FF22F6"/>
                    <w:p w14:paraId="3B03C4DF" w14:textId="1AA47375" w:rsidR="00FF22F6" w:rsidRDefault="00FF22F6"/>
                    <w:p w14:paraId="31EE1E2E" w14:textId="170899EA" w:rsidR="00FF22F6" w:rsidRDefault="00FF22F6"/>
                    <w:p w14:paraId="40055942" w14:textId="283E1C1C" w:rsidR="00FF22F6" w:rsidRDefault="00FF22F6"/>
                    <w:p w14:paraId="71C91D8F" w14:textId="4B7FEA6A" w:rsidR="00FF22F6" w:rsidRDefault="00FF22F6"/>
                    <w:p w14:paraId="0550BAE7" w14:textId="03A3E2BA" w:rsidR="00FF22F6" w:rsidRDefault="00FF22F6"/>
                    <w:p w14:paraId="413D9B23" w14:textId="737575F0" w:rsidR="00FF22F6" w:rsidRDefault="00FF22F6"/>
                    <w:p w14:paraId="7C3A6B6D" w14:textId="68381C85" w:rsidR="00FF22F6" w:rsidRDefault="00FF22F6"/>
                    <w:p w14:paraId="4BAB181F" w14:textId="77777777" w:rsidR="00FF22F6" w:rsidRDefault="00FF22F6"/>
                    <w:p w14:paraId="0F81AEC9" w14:textId="7D1B1202" w:rsidR="00FF22F6" w:rsidRDefault="00FF22F6"/>
                    <w:p w14:paraId="48CF90D0" w14:textId="0BC97D08" w:rsidR="00FF22F6" w:rsidRPr="000128BA" w:rsidRDefault="00FF22F6"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FF22F6" w:rsidRDefault="00FF22F6"/>
                    <w:p w14:paraId="0C54AA1D" w14:textId="77777777" w:rsidR="00FF22F6" w:rsidRDefault="00FF22F6"/>
                    <w:p w14:paraId="7DE347B3" w14:textId="13429923" w:rsidR="00FF22F6" w:rsidRDefault="00FF22F6"/>
                    <w:p w14:paraId="7CF997F9" w14:textId="0E481782" w:rsidR="00FF22F6" w:rsidRDefault="00FF22F6"/>
                    <w:p w14:paraId="7EBA8700" w14:textId="54DA14B8" w:rsidR="00FF22F6" w:rsidRDefault="00FF22F6"/>
                    <w:p w14:paraId="4D59AB4A" w14:textId="040D0490" w:rsidR="00FF22F6" w:rsidRDefault="00FF22F6"/>
                    <w:p w14:paraId="0274B127" w14:textId="51BCD86B" w:rsidR="00FF22F6" w:rsidRDefault="00FF22F6"/>
                    <w:p w14:paraId="54C76401" w14:textId="005450C3" w:rsidR="00FF22F6" w:rsidRDefault="00FF22F6"/>
                    <w:p w14:paraId="3DAAE683" w14:textId="605A06BB" w:rsidR="00FF22F6" w:rsidRDefault="00FF22F6"/>
                    <w:p w14:paraId="78C125AC" w14:textId="77777777" w:rsidR="00FF22F6" w:rsidRDefault="00FF22F6"/>
                  </w:txbxContent>
                </v:textbox>
                <w10:wrap type="square"/>
              </v:shape>
            </w:pict>
          </mc:Fallback>
        </mc:AlternateContent>
      </w:r>
      <w:r w:rsidR="00961F79">
        <w:rPr>
          <w:noProof/>
        </w:rPr>
        <w:drawing>
          <wp:anchor distT="0" distB="0" distL="114300" distR="114300" simplePos="0" relativeHeight="252062719" behindDoc="0" locked="0" layoutInCell="1" allowOverlap="1" wp14:anchorId="29FBF85B" wp14:editId="77274431">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Means with the same letter are not significantly different)</w:t>
      </w:r>
      <w:bookmarkStart w:id="116" w:name="_Toc533923421"/>
    </w:p>
    <w:p w14:paraId="44860890" w14:textId="780C2A1B" w:rsidR="000128BA" w:rsidRDefault="000A35DA" w:rsidP="000A35DA">
      <w:pPr>
        <w:pStyle w:val="Caption"/>
        <w:rPr>
          <w:rFonts w:ascii="Times New Roman" w:hAnsi="Times New Roman" w:cs="Times New Roman"/>
          <w:b/>
          <w:i w:val="0"/>
          <w:color w:val="auto"/>
          <w:sz w:val="24"/>
          <w:szCs w:val="24"/>
        </w:rPr>
      </w:pPr>
      <w:bookmarkStart w:id="117" w:name="_Toc536027532"/>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128BA" w:rsidRPr="000A35DA">
        <w:rPr>
          <w:rFonts w:ascii="Times New Roman" w:hAnsi="Times New Roman" w:cs="Times New Roman"/>
          <w:b/>
          <w:i w:val="0"/>
          <w:color w:val="auto"/>
          <w:sz w:val="24"/>
          <w:szCs w:val="24"/>
        </w:rPr>
        <w:t xml:space="preserve">Mean dry weight of seedlings </w:t>
      </w:r>
      <w:bookmarkEnd w:id="116"/>
      <w:r w:rsidR="000128BA" w:rsidRPr="000A35DA">
        <w:rPr>
          <w:rFonts w:ascii="Times New Roman" w:hAnsi="Times New Roman" w:cs="Times New Roman"/>
          <w:b/>
          <w:i w:val="0"/>
          <w:color w:val="auto"/>
          <w:sz w:val="24"/>
          <w:szCs w:val="24"/>
        </w:rPr>
        <w:t>(a) Bg 360 and (b) Bg 374</w:t>
      </w:r>
      <w:r w:rsidR="000128BA"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64767" behindDoc="0" locked="0" layoutInCell="1" allowOverlap="1" wp14:anchorId="57A927E0" wp14:editId="386FFCB8">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617CA614" w14:textId="77777777" w:rsidTr="00266956">
                              <w:trPr>
                                <w:trHeight w:val="197"/>
                              </w:trPr>
                              <w:tc>
                                <w:tcPr>
                                  <w:tcW w:w="1463" w:type="dxa"/>
                                  <w:vAlign w:val="center"/>
                                </w:tcPr>
                                <w:p w14:paraId="52FDF139"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FF22F6" w:rsidRDefault="00FF22F6"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097" type="#_x0000_t202" style="position:absolute;margin-left:0;margin-top:514pt;width:469.2pt;height:52.8pt;z-index:252064767;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n3kMwIAAF0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M3ifeQ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617CA614" w14:textId="77777777" w:rsidTr="00266956">
                        <w:trPr>
                          <w:trHeight w:val="197"/>
                        </w:trPr>
                        <w:tc>
                          <w:tcPr>
                            <w:tcW w:w="1463" w:type="dxa"/>
                            <w:vAlign w:val="center"/>
                          </w:tcPr>
                          <w:p w14:paraId="52FDF139"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FF22F6" w:rsidRDefault="00FF22F6" w:rsidP="000128BA"/>
                  </w:txbxContent>
                </v:textbox>
                <w10:wrap anchorx="margin"/>
              </v:shape>
            </w:pict>
          </mc:Fallback>
        </mc:AlternateContent>
      </w:r>
      <w:bookmarkEnd w:id="117"/>
      <w:r w:rsidR="000128BA" w:rsidRPr="000A35DA">
        <w:rPr>
          <w:rFonts w:ascii="Times New Roman" w:hAnsi="Times New Roman" w:cs="Times New Roman"/>
          <w:b/>
          <w:i w:val="0"/>
          <w:color w:val="auto"/>
          <w:sz w:val="24"/>
          <w:szCs w:val="24"/>
        </w:rPr>
        <w:t xml:space="preserve">  </w:t>
      </w:r>
    </w:p>
    <w:p w14:paraId="263606AD" w14:textId="77777777" w:rsidR="000A35DA" w:rsidRPr="000A35DA" w:rsidRDefault="000A35DA" w:rsidP="000A35DA"/>
    <w:p w14:paraId="562EABCC" w14:textId="4DCC3A2A"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15224" behindDoc="1" locked="0" layoutInCell="1" allowOverlap="1" wp14:anchorId="274C92AB" wp14:editId="3B3EEE7E">
                <wp:simplePos x="0" y="0"/>
                <wp:positionH relativeFrom="column">
                  <wp:posOffset>40005</wp:posOffset>
                </wp:positionH>
                <wp:positionV relativeFrom="paragraph">
                  <wp:posOffset>57150</wp:posOffset>
                </wp:positionV>
                <wp:extent cx="5435600" cy="8397240"/>
                <wp:effectExtent l="0" t="0" r="12700" b="22860"/>
                <wp:wrapNone/>
                <wp:docPr id="9" name="Text Box 9"/>
                <wp:cNvGraphicFramePr/>
                <a:graphic xmlns:a="http://schemas.openxmlformats.org/drawingml/2006/main">
                  <a:graphicData uri="http://schemas.microsoft.com/office/word/2010/wordprocessingShape">
                    <wps:wsp>
                      <wps:cNvSpPr txBox="1"/>
                      <wps:spPr>
                        <a:xfrm>
                          <a:off x="0" y="0"/>
                          <a:ext cx="5435600" cy="8397240"/>
                        </a:xfrm>
                        <a:prstGeom prst="rect">
                          <a:avLst/>
                        </a:prstGeom>
                        <a:solidFill>
                          <a:schemeClr val="lt1"/>
                        </a:solidFill>
                        <a:ln w="6350">
                          <a:solidFill>
                            <a:prstClr val="black"/>
                          </a:solidFill>
                        </a:ln>
                      </wps:spPr>
                      <wps:txbx>
                        <w:txbxContent>
                          <w:p w14:paraId="7C4CE597" w14:textId="6E33B7D3" w:rsidR="00FF22F6" w:rsidRDefault="00FF22F6"/>
                          <w:p w14:paraId="51201DE6" w14:textId="5827F152" w:rsidR="00FF22F6" w:rsidRDefault="00FF22F6"/>
                          <w:p w14:paraId="0F61BECB" w14:textId="33E129B8" w:rsidR="00FF22F6" w:rsidRDefault="00FF22F6"/>
                          <w:p w14:paraId="600A459E" w14:textId="051DAD12" w:rsidR="00FF22F6" w:rsidRDefault="00FF22F6"/>
                          <w:p w14:paraId="5E8549E1" w14:textId="3A701B60" w:rsidR="00FF22F6" w:rsidRDefault="00FF22F6"/>
                          <w:p w14:paraId="79D6F528" w14:textId="46880414" w:rsidR="00FF22F6" w:rsidRDefault="00FF22F6"/>
                          <w:p w14:paraId="6B11598A" w14:textId="13A50104" w:rsidR="00FF22F6" w:rsidRDefault="00FF22F6"/>
                          <w:p w14:paraId="3C24AFEC" w14:textId="667DD6C9" w:rsidR="00FF22F6" w:rsidRDefault="00FF22F6"/>
                          <w:p w14:paraId="04A5C5FF" w14:textId="66A98D78" w:rsidR="00FF22F6" w:rsidRDefault="00FF22F6"/>
                          <w:p w14:paraId="11A51986" w14:textId="05D0F6DC" w:rsidR="00FF22F6" w:rsidRDefault="00FF22F6"/>
                          <w:p w14:paraId="3C9B0CD8" w14:textId="234899C8" w:rsidR="00FF22F6" w:rsidRDefault="00FF22F6"/>
                          <w:p w14:paraId="334042EE" w14:textId="435483EB" w:rsidR="00FF22F6" w:rsidRDefault="00FF22F6"/>
                          <w:p w14:paraId="1C55B7F3" w14:textId="65AF928A" w:rsidR="00FF22F6" w:rsidRDefault="00FF22F6"/>
                          <w:p w14:paraId="1B959280" w14:textId="77777777" w:rsidR="00FF22F6" w:rsidRDefault="00FF22F6"/>
                          <w:p w14:paraId="6EC73959" w14:textId="4D8F7DF4"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FF22F6" w:rsidRDefault="00FF22F6" w:rsidP="008D324F"/>
                          <w:p w14:paraId="7D987B27" w14:textId="5DB984E5" w:rsidR="00FF22F6" w:rsidRDefault="00FF22F6" w:rsidP="008D324F"/>
                          <w:p w14:paraId="312C3D9A" w14:textId="094412D1" w:rsidR="00FF22F6" w:rsidRDefault="00FF22F6" w:rsidP="008D324F"/>
                          <w:p w14:paraId="1392958C" w14:textId="797FE97B" w:rsidR="00FF22F6" w:rsidRDefault="00FF22F6" w:rsidP="008D324F"/>
                          <w:p w14:paraId="3B2D1AC8" w14:textId="4C693150" w:rsidR="00FF22F6" w:rsidRDefault="00FF22F6" w:rsidP="008D324F"/>
                          <w:p w14:paraId="7A95AEEA" w14:textId="5B643394" w:rsidR="00FF22F6" w:rsidRDefault="00FF22F6" w:rsidP="008D324F"/>
                          <w:p w14:paraId="2E1B9640" w14:textId="735FD4C9" w:rsidR="00FF22F6" w:rsidRDefault="00FF22F6" w:rsidP="008D324F"/>
                          <w:p w14:paraId="3E73246C" w14:textId="62491162" w:rsidR="00FF22F6" w:rsidRDefault="00FF22F6" w:rsidP="008D324F"/>
                          <w:p w14:paraId="282CC7C0" w14:textId="58F7E0D9" w:rsidR="00FF22F6" w:rsidRDefault="00FF22F6" w:rsidP="008D324F"/>
                          <w:p w14:paraId="3879C557" w14:textId="329472A6" w:rsidR="00FF22F6" w:rsidRDefault="00FF22F6" w:rsidP="008D324F"/>
                          <w:p w14:paraId="03FF0E32" w14:textId="6AD03701" w:rsidR="00FF22F6" w:rsidRDefault="00FF22F6" w:rsidP="008D324F"/>
                          <w:p w14:paraId="50DB0CF6" w14:textId="7E8D0CE9" w:rsidR="00FF22F6" w:rsidRDefault="00FF22F6" w:rsidP="008D324F"/>
                          <w:p w14:paraId="7258C06D" w14:textId="77777777" w:rsidR="00FF22F6" w:rsidRDefault="00FF22F6" w:rsidP="008D324F"/>
                          <w:p w14:paraId="5D2178C0" w14:textId="5170FAE5"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FF22F6" w:rsidRDefault="00FF22F6" w:rsidP="006D557E"/>
                          <w:p w14:paraId="13BB7B6B" w14:textId="77777777" w:rsidR="00FF22F6" w:rsidRPr="006D557E" w:rsidRDefault="00FF22F6" w:rsidP="006D557E"/>
                          <w:p w14:paraId="419A7258" w14:textId="77777777" w:rsidR="00FF22F6" w:rsidRPr="008D324F" w:rsidRDefault="00FF22F6" w:rsidP="008D324F"/>
                          <w:p w14:paraId="5AA10846"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098" type="#_x0000_t202" style="position:absolute;margin-left:3.15pt;margin-top:4.5pt;width:428pt;height:661.2pt;z-index:-251701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" fillcolor="white [3201]" strokeweight=".5pt">
                <v:textbox>
                  <w:txbxContent>
                    <w:p w14:paraId="7C4CE597" w14:textId="6E33B7D3" w:rsidR="00FF22F6" w:rsidRDefault="00FF22F6"/>
                    <w:p w14:paraId="51201DE6" w14:textId="5827F152" w:rsidR="00FF22F6" w:rsidRDefault="00FF22F6"/>
                    <w:p w14:paraId="0F61BECB" w14:textId="33E129B8" w:rsidR="00FF22F6" w:rsidRDefault="00FF22F6"/>
                    <w:p w14:paraId="600A459E" w14:textId="051DAD12" w:rsidR="00FF22F6" w:rsidRDefault="00FF22F6"/>
                    <w:p w14:paraId="5E8549E1" w14:textId="3A701B60" w:rsidR="00FF22F6" w:rsidRDefault="00FF22F6"/>
                    <w:p w14:paraId="79D6F528" w14:textId="46880414" w:rsidR="00FF22F6" w:rsidRDefault="00FF22F6"/>
                    <w:p w14:paraId="6B11598A" w14:textId="13A50104" w:rsidR="00FF22F6" w:rsidRDefault="00FF22F6"/>
                    <w:p w14:paraId="3C24AFEC" w14:textId="667DD6C9" w:rsidR="00FF22F6" w:rsidRDefault="00FF22F6"/>
                    <w:p w14:paraId="04A5C5FF" w14:textId="66A98D78" w:rsidR="00FF22F6" w:rsidRDefault="00FF22F6"/>
                    <w:p w14:paraId="11A51986" w14:textId="05D0F6DC" w:rsidR="00FF22F6" w:rsidRDefault="00FF22F6"/>
                    <w:p w14:paraId="3C9B0CD8" w14:textId="234899C8" w:rsidR="00FF22F6" w:rsidRDefault="00FF22F6"/>
                    <w:p w14:paraId="334042EE" w14:textId="435483EB" w:rsidR="00FF22F6" w:rsidRDefault="00FF22F6"/>
                    <w:p w14:paraId="1C55B7F3" w14:textId="65AF928A" w:rsidR="00FF22F6" w:rsidRDefault="00FF22F6"/>
                    <w:p w14:paraId="1B959280" w14:textId="77777777" w:rsidR="00FF22F6" w:rsidRDefault="00FF22F6"/>
                    <w:p w14:paraId="6EC73959" w14:textId="4D8F7DF4"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FF22F6" w:rsidRDefault="00FF22F6" w:rsidP="008D324F"/>
                    <w:p w14:paraId="7D987B27" w14:textId="5DB984E5" w:rsidR="00FF22F6" w:rsidRDefault="00FF22F6" w:rsidP="008D324F"/>
                    <w:p w14:paraId="312C3D9A" w14:textId="094412D1" w:rsidR="00FF22F6" w:rsidRDefault="00FF22F6" w:rsidP="008D324F"/>
                    <w:p w14:paraId="1392958C" w14:textId="797FE97B" w:rsidR="00FF22F6" w:rsidRDefault="00FF22F6" w:rsidP="008D324F"/>
                    <w:p w14:paraId="3B2D1AC8" w14:textId="4C693150" w:rsidR="00FF22F6" w:rsidRDefault="00FF22F6" w:rsidP="008D324F"/>
                    <w:p w14:paraId="7A95AEEA" w14:textId="5B643394" w:rsidR="00FF22F6" w:rsidRDefault="00FF22F6" w:rsidP="008D324F"/>
                    <w:p w14:paraId="2E1B9640" w14:textId="735FD4C9" w:rsidR="00FF22F6" w:rsidRDefault="00FF22F6" w:rsidP="008D324F"/>
                    <w:p w14:paraId="3E73246C" w14:textId="62491162" w:rsidR="00FF22F6" w:rsidRDefault="00FF22F6" w:rsidP="008D324F"/>
                    <w:p w14:paraId="282CC7C0" w14:textId="58F7E0D9" w:rsidR="00FF22F6" w:rsidRDefault="00FF22F6" w:rsidP="008D324F"/>
                    <w:p w14:paraId="3879C557" w14:textId="329472A6" w:rsidR="00FF22F6" w:rsidRDefault="00FF22F6" w:rsidP="008D324F"/>
                    <w:p w14:paraId="03FF0E32" w14:textId="6AD03701" w:rsidR="00FF22F6" w:rsidRDefault="00FF22F6" w:rsidP="008D324F"/>
                    <w:p w14:paraId="50DB0CF6" w14:textId="7E8D0CE9" w:rsidR="00FF22F6" w:rsidRDefault="00FF22F6" w:rsidP="008D324F"/>
                    <w:p w14:paraId="7258C06D" w14:textId="77777777" w:rsidR="00FF22F6" w:rsidRDefault="00FF22F6" w:rsidP="008D324F"/>
                    <w:p w14:paraId="5D2178C0" w14:textId="5170FAE5"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FF22F6" w:rsidRDefault="00FF22F6" w:rsidP="006D557E"/>
                    <w:p w14:paraId="13BB7B6B" w14:textId="77777777" w:rsidR="00FF22F6" w:rsidRPr="006D557E" w:rsidRDefault="00FF22F6" w:rsidP="006D557E"/>
                    <w:p w14:paraId="419A7258" w14:textId="77777777" w:rsidR="00FF22F6" w:rsidRPr="008D324F" w:rsidRDefault="00FF22F6" w:rsidP="008D324F"/>
                    <w:p w14:paraId="5AA10846" w14:textId="77777777" w:rsidR="00FF22F6" w:rsidRDefault="00FF22F6"/>
                  </w:txbxContent>
                </v:textbox>
              </v:shape>
            </w:pict>
          </mc:Fallback>
        </mc:AlternateContent>
      </w:r>
      <w:r w:rsidR="008D324F">
        <w:rPr>
          <w:noProof/>
        </w:rPr>
        <w:drawing>
          <wp:anchor distT="0" distB="0" distL="114300" distR="114300" simplePos="0" relativeHeight="251677696" behindDoc="0" locked="0" layoutInCell="1" allowOverlap="1" wp14:anchorId="6A70E099" wp14:editId="785034D5">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2051455" behindDoc="0" locked="0" layoutInCell="1" allowOverlap="1" wp14:anchorId="4C3C5202" wp14:editId="3807C026">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FF22F6" w:rsidRPr="008D324F" w:rsidRDefault="00FF22F6">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099" type="#_x0000_t202" style="position:absolute;margin-left:30.15pt;margin-top:270.3pt;width:100.8pt;height:25.8pt;z-index:2520514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LpPMA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" filled="f" stroked="f" strokeweight=".5pt">
                <v:textbox>
                  <w:txbxContent>
                    <w:p w14:paraId="777059F2" w14:textId="3E6EE140" w:rsidR="00FF22F6" w:rsidRPr="008D324F" w:rsidRDefault="00FF22F6">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5707C2F3" w:rsidR="00F567B3" w:rsidRDefault="008D324F"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72928" behindDoc="0" locked="0" layoutInCell="1" allowOverlap="1" wp14:anchorId="069DF5B8" wp14:editId="1C633385">
            <wp:simplePos x="0" y="0"/>
            <wp:positionH relativeFrom="margin">
              <wp:posOffset>313055</wp:posOffset>
            </wp:positionH>
            <wp:positionV relativeFrom="paragraph">
              <wp:posOffset>264795</wp:posOffset>
            </wp:positionV>
            <wp:extent cx="4930775" cy="3548380"/>
            <wp:effectExtent l="0" t="0" r="3175" b="13970"/>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53503" behindDoc="0" locked="0" layoutInCell="1" allowOverlap="1" wp14:anchorId="4AB46694" wp14:editId="24BC3442">
                <wp:simplePos x="0" y="0"/>
                <wp:positionH relativeFrom="column">
                  <wp:posOffset>382905</wp:posOffset>
                </wp:positionH>
                <wp:positionV relativeFrom="paragraph">
                  <wp:posOffset>3390265</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FF22F6" w:rsidRPr="008D324F" w:rsidRDefault="00FF22F6"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100" type="#_x0000_t202" style="position:absolute;margin-left:30.15pt;margin-top:266.95pt;width:100.8pt;height:25.8pt;z-index:2520535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DLMAIAAFs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" filled="f" stroked="f" strokeweight=".5pt">
                <v:textbox>
                  <w:txbxContent>
                    <w:p w14:paraId="5C46D8E0" w14:textId="27FF0F41" w:rsidR="00FF22F6" w:rsidRPr="008D324F" w:rsidRDefault="00FF22F6"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p>
    <w:p w14:paraId="7F0CD88E" w14:textId="628D050E" w:rsidR="00F567B3" w:rsidRDefault="00F567B3" w:rsidP="005B0B7D">
      <w:pPr>
        <w:spacing w:line="480" w:lineRule="auto"/>
        <w:rPr>
          <w:rFonts w:ascii="Times New Roman" w:hAnsi="Times New Roman" w:cs="Times New Roman"/>
          <w:sz w:val="24"/>
          <w:szCs w:val="24"/>
        </w:rPr>
      </w:pPr>
    </w:p>
    <w:p w14:paraId="73A740A2" w14:textId="77777777" w:rsidR="00E54BC7" w:rsidRDefault="006D557E" w:rsidP="00E54BC7">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9FB884C" w14:textId="59074389" w:rsidR="00E54BC7" w:rsidRPr="000A35DA" w:rsidRDefault="000A35DA" w:rsidP="000A35DA">
      <w:pPr>
        <w:pStyle w:val="Caption"/>
        <w:rPr>
          <w:rFonts w:ascii="Times New Roman" w:hAnsi="Times New Roman" w:cs="Times New Roman"/>
          <w:b/>
          <w:i w:val="0"/>
          <w:color w:val="auto"/>
          <w:sz w:val="24"/>
          <w:szCs w:val="24"/>
        </w:rPr>
      </w:pPr>
      <w:bookmarkStart w:id="118" w:name="_Toc536027533"/>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Mean total root length of seedlings</w:t>
      </w:r>
      <w:r w:rsidR="000128BA"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a) Bg 360 and (b) Bg 374</w:t>
      </w:r>
      <w:r w:rsidR="00E54BC7"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60671" behindDoc="0" locked="0" layoutInCell="1" allowOverlap="1" wp14:anchorId="51A89E8E" wp14:editId="632D91A1">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74F4C6D0" w14:textId="77777777" w:rsidTr="00266956">
                              <w:trPr>
                                <w:trHeight w:val="197"/>
                              </w:trPr>
                              <w:tc>
                                <w:tcPr>
                                  <w:tcW w:w="1463" w:type="dxa"/>
                                  <w:vAlign w:val="center"/>
                                </w:tcPr>
                                <w:p w14:paraId="039E877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FF22F6" w:rsidRDefault="00FF22F6"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101" type="#_x0000_t202" style="position:absolute;margin-left:0;margin-top:514pt;width:469.2pt;height:52.8pt;z-index:25206067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74F4C6D0" w14:textId="77777777" w:rsidTr="00266956">
                        <w:trPr>
                          <w:trHeight w:val="197"/>
                        </w:trPr>
                        <w:tc>
                          <w:tcPr>
                            <w:tcW w:w="1463" w:type="dxa"/>
                            <w:vAlign w:val="center"/>
                          </w:tcPr>
                          <w:p w14:paraId="039E877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FF22F6" w:rsidRDefault="00FF22F6" w:rsidP="00E54BC7"/>
                  </w:txbxContent>
                </v:textbox>
                <w10:wrap anchorx="margin"/>
              </v:shape>
            </w:pict>
          </mc:Fallback>
        </mc:AlternateContent>
      </w:r>
      <w:bookmarkEnd w:id="118"/>
      <w:r w:rsidR="00E54BC7" w:rsidRPr="000A35DA">
        <w:rPr>
          <w:rFonts w:ascii="Times New Roman" w:hAnsi="Times New Roman" w:cs="Times New Roman"/>
          <w:b/>
          <w:i w:val="0"/>
          <w:color w:val="auto"/>
          <w:sz w:val="24"/>
          <w:szCs w:val="24"/>
        </w:rPr>
        <w:t xml:space="preserve">  </w:t>
      </w:r>
    </w:p>
    <w:p w14:paraId="1870A90C" w14:textId="546E38DC"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greenness of seedlings (SPAD meter) </w:t>
      </w:r>
    </w:p>
    <w:p w14:paraId="59C8DD10" w14:textId="2C2BFF1F" w:rsidR="00426026" w:rsidRPr="00426026" w:rsidRDefault="005A5609" w:rsidP="00E85DB3">
      <w:pPr>
        <w:spacing w:line="480" w:lineRule="auto"/>
        <w:jc w:val="both"/>
        <w:rPr>
          <w:rFonts w:ascii="Times New Roman" w:hAnsi="Times New Roman" w:cs="Times New Roman"/>
          <w:sz w:val="24"/>
          <w:szCs w:val="24"/>
        </w:rPr>
      </w:pPr>
      <w:bookmarkStart w:id="119" w:name="_Toc533923422"/>
      <w:r>
        <w:rPr>
          <w:noProof/>
        </w:rPr>
        <mc:AlternateContent>
          <mc:Choice Requires="wps">
            <w:drawing>
              <wp:anchor distT="0" distB="0" distL="114300" distR="114300" simplePos="0" relativeHeight="252067839" behindDoc="0" locked="0" layoutInCell="1" allowOverlap="1" wp14:anchorId="10A6C6B7" wp14:editId="6638BC88">
                <wp:simplePos x="0" y="0"/>
                <wp:positionH relativeFrom="column">
                  <wp:posOffset>619125</wp:posOffset>
                </wp:positionH>
                <wp:positionV relativeFrom="paragraph">
                  <wp:posOffset>7179310</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FF22F6" w:rsidRPr="005A5609" w:rsidRDefault="00FF22F6"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102" type="#_x0000_t202" style="position:absolute;left:0;text-align:left;margin-left:48.75pt;margin-top:565.3pt;width:81pt;height:19.2pt;z-index:2520678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KXZ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" filled="f" stroked="f" strokeweight=".5pt">
                <v:textbox>
                  <w:txbxContent>
                    <w:p w14:paraId="5D0F45C4" w14:textId="749A9FE7" w:rsidR="00FF22F6" w:rsidRPr="005A5609" w:rsidRDefault="00FF22F6"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mc:AlternateContent>
          <mc:Choice Requires="wps">
            <w:drawing>
              <wp:anchor distT="0" distB="0" distL="114300" distR="114300" simplePos="0" relativeHeight="252065791" behindDoc="0" locked="0" layoutInCell="1" allowOverlap="1" wp14:anchorId="42138DDF" wp14:editId="29A58E97">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FF22F6" w:rsidRPr="005A5609" w:rsidRDefault="00FF22F6">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103" type="#_x0000_t202" style="position:absolute;left:0;text-align:left;margin-left:48.75pt;margin-top:345.1pt;width:81pt;height:19.2pt;z-index:25206579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X0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Dch1fQyAgAAWwQAAA4AAAAAAAAAAAAA&#10;AAAALgIAAGRycy9lMm9Eb2MueG1sUEsBAi0AFAAGAAgAAAAhAHlX7xfiAAAACgEAAA8AAAAAAAAA&#10;AAAAAAAAjAQAAGRycy9kb3ducmV2LnhtbFBLBQYAAAAABAAEAPMAAACbBQAAAAA=&#10;" filled="f" stroked="f" strokeweight=".5pt">
                <v:textbox>
                  <w:txbxContent>
                    <w:p w14:paraId="5CC34326" w14:textId="6512B726" w:rsidR="00FF22F6" w:rsidRPr="005A5609" w:rsidRDefault="00FF22F6">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r w:rsidR="0062622C">
        <w:rPr>
          <w:noProof/>
        </w:rPr>
        <w:drawing>
          <wp:anchor distT="0" distB="0" distL="114300" distR="114300" simplePos="0" relativeHeight="251679744" behindDoc="0" locked="0" layoutInCell="1" allowOverlap="1" wp14:anchorId="36B47977" wp14:editId="4F5C00E2">
            <wp:simplePos x="0" y="0"/>
            <wp:positionH relativeFrom="margin">
              <wp:posOffset>257810</wp:posOffset>
            </wp:positionH>
            <wp:positionV relativeFrom="paragraph">
              <wp:posOffset>5229860</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bookmarkEnd w:id="119"/>
      <w:r w:rsidR="0062622C">
        <w:rPr>
          <w:noProof/>
        </w:rPr>
        <w:drawing>
          <wp:anchor distT="0" distB="0" distL="114300" distR="114300" simplePos="0" relativeHeight="251678720" behindDoc="0" locked="0" layoutInCell="1" allowOverlap="1" wp14:anchorId="07D3979B" wp14:editId="179AC9A0">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62622C">
        <w:rPr>
          <w:noProof/>
        </w:rPr>
        <mc:AlternateContent>
          <mc:Choice Requires="wps">
            <w:drawing>
              <wp:anchor distT="0" distB="0" distL="114300" distR="114300" simplePos="0" relativeHeight="251613174" behindDoc="1" locked="0" layoutInCell="1" allowOverlap="1" wp14:anchorId="188AA9FB" wp14:editId="2835CBB4">
                <wp:simplePos x="0" y="0"/>
                <wp:positionH relativeFrom="column">
                  <wp:posOffset>55245</wp:posOffset>
                </wp:positionH>
                <wp:positionV relativeFrom="paragraph">
                  <wp:posOffset>2247900</wp:posOffset>
                </wp:positionV>
                <wp:extent cx="5486400" cy="5915025"/>
                <wp:effectExtent l="0" t="0" r="19050" b="28575"/>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915025"/>
                        </a:xfrm>
                        <a:prstGeom prst="rect">
                          <a:avLst/>
                        </a:prstGeom>
                        <a:solidFill>
                          <a:schemeClr val="lt1"/>
                        </a:solidFill>
                        <a:ln w="6350">
                          <a:solidFill>
                            <a:prstClr val="black"/>
                          </a:solidFill>
                        </a:ln>
                      </wps:spPr>
                      <wps:txbx>
                        <w:txbxContent>
                          <w:p w14:paraId="32D65931" w14:textId="2D0A4A2E" w:rsidR="00FF22F6" w:rsidRDefault="00FF22F6"/>
                          <w:p w14:paraId="7ECC9AC7" w14:textId="0A5ABCDB" w:rsidR="00FF22F6" w:rsidRDefault="00FF22F6"/>
                          <w:p w14:paraId="560BDB13" w14:textId="1FE0469D" w:rsidR="00FF22F6" w:rsidRDefault="00FF22F6"/>
                          <w:p w14:paraId="7A01BF49" w14:textId="301453F3" w:rsidR="00FF22F6" w:rsidRDefault="00FF22F6"/>
                          <w:p w14:paraId="16E551A5" w14:textId="7679DB8A" w:rsidR="00FF22F6" w:rsidRDefault="00FF22F6"/>
                          <w:p w14:paraId="3BE82A9B" w14:textId="54B73E52" w:rsidR="00FF22F6" w:rsidRDefault="00FF22F6"/>
                          <w:p w14:paraId="14DEAA9B" w14:textId="3D43B57B" w:rsidR="00FF22F6" w:rsidRDefault="00FF22F6"/>
                          <w:p w14:paraId="6995F9DC" w14:textId="399F6662" w:rsidR="00FF22F6" w:rsidRDefault="00FF22F6"/>
                          <w:p w14:paraId="332781F0" w14:textId="0DB0A0D8" w:rsidR="00FF22F6" w:rsidRDefault="00FF22F6"/>
                          <w:p w14:paraId="4C172AFA" w14:textId="5C9E4AA7" w:rsidR="00FF22F6" w:rsidRDefault="00FF22F6" w:rsidP="0050332E">
                            <w:pPr>
                              <w:pStyle w:val="ListParagraph"/>
                              <w:numPr>
                                <w:ilvl w:val="0"/>
                                <w:numId w:val="19"/>
                              </w:numPr>
                            </w:pPr>
                            <w:r w:rsidRPr="0050332E">
                              <w:rPr>
                                <w:b/>
                                <w:color w:val="000000" w:themeColor="text1"/>
                              </w:rPr>
                              <w:t>Leaf greenness of seedlings at 12 DAS in variety Bg 360</w:t>
                            </w:r>
                          </w:p>
                          <w:p w14:paraId="21E3F60D" w14:textId="41632278" w:rsidR="00FF22F6" w:rsidRDefault="00FF22F6"/>
                          <w:p w14:paraId="132E35F4" w14:textId="313DFB04" w:rsidR="00FF22F6" w:rsidRDefault="00FF22F6"/>
                          <w:p w14:paraId="31D38D3D" w14:textId="1BDE2D43" w:rsidR="00FF22F6" w:rsidRDefault="00FF22F6"/>
                          <w:p w14:paraId="357B1D7C" w14:textId="4F26F616" w:rsidR="00FF22F6" w:rsidRDefault="00FF22F6"/>
                          <w:p w14:paraId="24BB943E" w14:textId="4B32D7BA" w:rsidR="00FF22F6" w:rsidRDefault="00FF22F6"/>
                          <w:p w14:paraId="788AE62A" w14:textId="03ACD32C" w:rsidR="00FF22F6" w:rsidRDefault="00FF22F6"/>
                          <w:p w14:paraId="182DE07B" w14:textId="33098994" w:rsidR="00FF22F6" w:rsidRDefault="00FF22F6"/>
                          <w:p w14:paraId="0FEFC3C4" w14:textId="7C35F73D" w:rsidR="00FF22F6" w:rsidRDefault="00FF22F6"/>
                          <w:p w14:paraId="3D5AD27A" w14:textId="60495AC6" w:rsidR="00FF22F6" w:rsidRDefault="00FF22F6"/>
                          <w:p w14:paraId="341BC76F" w14:textId="77777777" w:rsidR="00FF22F6" w:rsidRPr="0050332E" w:rsidRDefault="00FF22F6"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104" type="#_x0000_t202" style="position:absolute;left:0;text-align:left;margin-left:4.35pt;margin-top:177pt;width:6in;height:465.75pt;z-index:-251703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" fillcolor="white [3201]" strokeweight=".5pt">
                <v:textbox>
                  <w:txbxContent>
                    <w:p w14:paraId="32D65931" w14:textId="2D0A4A2E" w:rsidR="00FF22F6" w:rsidRDefault="00FF22F6"/>
                    <w:p w14:paraId="7ECC9AC7" w14:textId="0A5ABCDB" w:rsidR="00FF22F6" w:rsidRDefault="00FF22F6"/>
                    <w:p w14:paraId="560BDB13" w14:textId="1FE0469D" w:rsidR="00FF22F6" w:rsidRDefault="00FF22F6"/>
                    <w:p w14:paraId="7A01BF49" w14:textId="301453F3" w:rsidR="00FF22F6" w:rsidRDefault="00FF22F6"/>
                    <w:p w14:paraId="16E551A5" w14:textId="7679DB8A" w:rsidR="00FF22F6" w:rsidRDefault="00FF22F6"/>
                    <w:p w14:paraId="3BE82A9B" w14:textId="54B73E52" w:rsidR="00FF22F6" w:rsidRDefault="00FF22F6"/>
                    <w:p w14:paraId="14DEAA9B" w14:textId="3D43B57B" w:rsidR="00FF22F6" w:rsidRDefault="00FF22F6"/>
                    <w:p w14:paraId="6995F9DC" w14:textId="399F6662" w:rsidR="00FF22F6" w:rsidRDefault="00FF22F6"/>
                    <w:p w14:paraId="332781F0" w14:textId="0DB0A0D8" w:rsidR="00FF22F6" w:rsidRDefault="00FF22F6"/>
                    <w:p w14:paraId="4C172AFA" w14:textId="5C9E4AA7" w:rsidR="00FF22F6" w:rsidRDefault="00FF22F6" w:rsidP="0050332E">
                      <w:pPr>
                        <w:pStyle w:val="ListParagraph"/>
                        <w:numPr>
                          <w:ilvl w:val="0"/>
                          <w:numId w:val="19"/>
                        </w:numPr>
                      </w:pPr>
                      <w:r w:rsidRPr="0050332E">
                        <w:rPr>
                          <w:b/>
                          <w:color w:val="000000" w:themeColor="text1"/>
                        </w:rPr>
                        <w:t>Leaf greenness of seedlings at 12 DAS in variety Bg 360</w:t>
                      </w:r>
                    </w:p>
                    <w:p w14:paraId="21E3F60D" w14:textId="41632278" w:rsidR="00FF22F6" w:rsidRDefault="00FF22F6"/>
                    <w:p w14:paraId="132E35F4" w14:textId="313DFB04" w:rsidR="00FF22F6" w:rsidRDefault="00FF22F6"/>
                    <w:p w14:paraId="31D38D3D" w14:textId="1BDE2D43" w:rsidR="00FF22F6" w:rsidRDefault="00FF22F6"/>
                    <w:p w14:paraId="357B1D7C" w14:textId="4F26F616" w:rsidR="00FF22F6" w:rsidRDefault="00FF22F6"/>
                    <w:p w14:paraId="24BB943E" w14:textId="4B32D7BA" w:rsidR="00FF22F6" w:rsidRDefault="00FF22F6"/>
                    <w:p w14:paraId="788AE62A" w14:textId="03ACD32C" w:rsidR="00FF22F6" w:rsidRDefault="00FF22F6"/>
                    <w:p w14:paraId="182DE07B" w14:textId="33098994" w:rsidR="00FF22F6" w:rsidRDefault="00FF22F6"/>
                    <w:p w14:paraId="0FEFC3C4" w14:textId="7C35F73D" w:rsidR="00FF22F6" w:rsidRDefault="00FF22F6"/>
                    <w:p w14:paraId="3D5AD27A" w14:textId="60495AC6" w:rsidR="00FF22F6" w:rsidRDefault="00FF22F6"/>
                    <w:p w14:paraId="341BC76F" w14:textId="77777777" w:rsidR="00FF22F6" w:rsidRPr="0050332E" w:rsidRDefault="00FF22F6"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FF22F6" w:rsidRDefault="00FF22F6"/>
                  </w:txbxContent>
                </v:textbox>
                <w10:wrap type="square"/>
              </v:shape>
            </w:pict>
          </mc:Fallback>
        </mc:AlternateContent>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35035985" w14:textId="77777777" w:rsidR="000A35DA" w:rsidRDefault="0050332E" w:rsidP="000A35DA">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E1DFA1B" w14:textId="4FD1A2A9" w:rsidR="00E54BC7" w:rsidRPr="000A35DA" w:rsidRDefault="000A35DA" w:rsidP="000A35DA">
      <w:pPr>
        <w:pStyle w:val="Caption"/>
        <w:rPr>
          <w:rFonts w:ascii="Times New Roman" w:hAnsi="Times New Roman" w:cs="Times New Roman"/>
          <w:b/>
          <w:i w:val="0"/>
          <w:color w:val="auto"/>
          <w:sz w:val="24"/>
          <w:szCs w:val="24"/>
        </w:rPr>
      </w:pPr>
      <w:bookmarkStart w:id="120" w:name="_Toc536027534"/>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bookmarkEnd w:id="120"/>
    </w:p>
    <w:p w14:paraId="0C24BF39" w14:textId="159379BE" w:rsidR="00CC7C41" w:rsidRPr="001417D1" w:rsidRDefault="00CC7C41" w:rsidP="00080D0E">
      <w:pPr>
        <w:pStyle w:val="Heading3"/>
        <w:spacing w:line="480" w:lineRule="auto"/>
        <w:rPr>
          <w:rFonts w:ascii="Times New Roman" w:hAnsi="Times New Roman" w:cs="Times New Roman"/>
          <w:b/>
          <w:color w:val="000000" w:themeColor="text1"/>
        </w:rPr>
      </w:pPr>
      <w:bookmarkStart w:id="121" w:name="_Toc536028845"/>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Plant Growth Parameters</w:t>
      </w:r>
      <w:bookmarkEnd w:id="121"/>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35FE4D79"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4.2.2.1 Plant H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Nabii et al.,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2568CA49" w:rsidR="00244720" w:rsidRDefault="00244720"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12149" behindDoc="1" locked="0" layoutInCell="1" allowOverlap="1" wp14:anchorId="35DE3C58" wp14:editId="32D4844B">
                <wp:simplePos x="0" y="0"/>
                <wp:positionH relativeFrom="column">
                  <wp:posOffset>-13335</wp:posOffset>
                </wp:positionH>
                <wp:positionV relativeFrom="paragraph">
                  <wp:posOffset>34290</wp:posOffset>
                </wp:positionV>
                <wp:extent cx="5455920" cy="8397240"/>
                <wp:effectExtent l="0" t="0" r="11430" b="22860"/>
                <wp:wrapNone/>
                <wp:docPr id="41" name="Text Box 41"/>
                <wp:cNvGraphicFramePr/>
                <a:graphic xmlns:a="http://schemas.openxmlformats.org/drawingml/2006/main">
                  <a:graphicData uri="http://schemas.microsoft.com/office/word/2010/wordprocessingShape">
                    <wps:wsp>
                      <wps:cNvSpPr txBox="1"/>
                      <wps:spPr>
                        <a:xfrm>
                          <a:off x="0" y="0"/>
                          <a:ext cx="5455920" cy="8397240"/>
                        </a:xfrm>
                        <a:prstGeom prst="rect">
                          <a:avLst/>
                        </a:prstGeom>
                        <a:solidFill>
                          <a:schemeClr val="lt1"/>
                        </a:solidFill>
                        <a:ln w="6350">
                          <a:solidFill>
                            <a:prstClr val="black"/>
                          </a:solidFill>
                        </a:ln>
                      </wps:spPr>
                      <wps:txbx>
                        <w:txbxContent>
                          <w:p w14:paraId="6EAFA6AF" w14:textId="2DF50D39" w:rsidR="00FF22F6" w:rsidRDefault="00FF22F6"/>
                          <w:p w14:paraId="2D0919E0" w14:textId="51327BDE" w:rsidR="00FF22F6" w:rsidRDefault="00FF22F6"/>
                          <w:p w14:paraId="18C6D728" w14:textId="1F38D567" w:rsidR="00FF22F6" w:rsidRDefault="00FF22F6"/>
                          <w:p w14:paraId="625F88EA" w14:textId="06145134" w:rsidR="00FF22F6" w:rsidRDefault="00FF22F6"/>
                          <w:p w14:paraId="547BE359" w14:textId="2FCDB4A9" w:rsidR="00FF22F6" w:rsidRDefault="00FF22F6"/>
                          <w:p w14:paraId="01987D62" w14:textId="520EBEBD" w:rsidR="00FF22F6" w:rsidRDefault="00FF22F6"/>
                          <w:p w14:paraId="1AB843F6" w14:textId="2A13F781" w:rsidR="00FF22F6" w:rsidRDefault="00FF22F6"/>
                          <w:p w14:paraId="5B0AE01C" w14:textId="4B44809E" w:rsidR="00FF22F6" w:rsidRDefault="00FF22F6"/>
                          <w:p w14:paraId="1E06FD33" w14:textId="0D2C522A" w:rsidR="00FF22F6" w:rsidRDefault="00FF22F6"/>
                          <w:p w14:paraId="7858D76B" w14:textId="034D0CA0" w:rsidR="00FF22F6" w:rsidRDefault="00FF22F6"/>
                          <w:p w14:paraId="3DEA0734" w14:textId="56232EC2" w:rsidR="00FF22F6" w:rsidRDefault="00FF22F6"/>
                          <w:p w14:paraId="1EC5A34B" w14:textId="1F162D6B" w:rsidR="00FF22F6" w:rsidRDefault="00FF22F6"/>
                          <w:p w14:paraId="24C759A0" w14:textId="0EC61BC8" w:rsidR="00FF22F6" w:rsidRDefault="00FF22F6"/>
                          <w:p w14:paraId="5EBFB8DC" w14:textId="77777777" w:rsidR="00FF22F6" w:rsidRPr="00244720" w:rsidRDefault="00FF22F6" w:rsidP="00244720">
                            <w:pPr>
                              <w:pStyle w:val="ListParagraph"/>
                              <w:spacing w:line="480" w:lineRule="auto"/>
                            </w:pPr>
                          </w:p>
                          <w:p w14:paraId="4E89450D" w14:textId="5F55197D"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FF22F6" w:rsidRDefault="00FF22F6"/>
                          <w:p w14:paraId="1E631069" w14:textId="59794624" w:rsidR="00FF22F6" w:rsidRDefault="00FF22F6"/>
                          <w:p w14:paraId="1C84B430" w14:textId="2A015880" w:rsidR="00FF22F6" w:rsidRDefault="00FF22F6"/>
                          <w:p w14:paraId="10ACEFC8" w14:textId="557797DB" w:rsidR="00FF22F6" w:rsidRDefault="00FF22F6"/>
                          <w:p w14:paraId="6809A258" w14:textId="54A5F87D" w:rsidR="00FF22F6" w:rsidRDefault="00FF22F6"/>
                          <w:p w14:paraId="7E3AAA2C" w14:textId="2B9F673A" w:rsidR="00FF22F6" w:rsidRDefault="00FF22F6"/>
                          <w:p w14:paraId="1D47DEAF" w14:textId="6936A568" w:rsidR="00FF22F6" w:rsidRDefault="00FF22F6"/>
                          <w:p w14:paraId="70746BB5" w14:textId="3D54F24B" w:rsidR="00FF22F6" w:rsidRDefault="00FF22F6"/>
                          <w:p w14:paraId="7EE004AE" w14:textId="73207474" w:rsidR="00FF22F6" w:rsidRDefault="00FF22F6"/>
                          <w:p w14:paraId="3F20800D" w14:textId="5CDD3A94" w:rsidR="00FF22F6" w:rsidRDefault="00FF22F6"/>
                          <w:p w14:paraId="2E1D2106" w14:textId="2E88B42E" w:rsidR="00FF22F6" w:rsidRDefault="00FF22F6"/>
                          <w:p w14:paraId="4D7509C0" w14:textId="1E03D7B4" w:rsidR="00FF22F6" w:rsidRDefault="00FF22F6"/>
                          <w:p w14:paraId="1476DCC6" w14:textId="2F005D3D" w:rsidR="00FF22F6" w:rsidRDefault="00FF22F6"/>
                          <w:p w14:paraId="44C9FB82" w14:textId="7A718A29"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105" type="#_x0000_t202" style="position:absolute;left:0;text-align:left;margin-left:-1.05pt;margin-top:2.7pt;width:429.6pt;height:661.2pt;z-index:-25170433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" fillcolor="white [3201]" strokeweight=".5pt">
                <v:textbox>
                  <w:txbxContent>
                    <w:p w14:paraId="6EAFA6AF" w14:textId="2DF50D39" w:rsidR="00FF22F6" w:rsidRDefault="00FF22F6"/>
                    <w:p w14:paraId="2D0919E0" w14:textId="51327BDE" w:rsidR="00FF22F6" w:rsidRDefault="00FF22F6"/>
                    <w:p w14:paraId="18C6D728" w14:textId="1F38D567" w:rsidR="00FF22F6" w:rsidRDefault="00FF22F6"/>
                    <w:p w14:paraId="625F88EA" w14:textId="06145134" w:rsidR="00FF22F6" w:rsidRDefault="00FF22F6"/>
                    <w:p w14:paraId="547BE359" w14:textId="2FCDB4A9" w:rsidR="00FF22F6" w:rsidRDefault="00FF22F6"/>
                    <w:p w14:paraId="01987D62" w14:textId="520EBEBD" w:rsidR="00FF22F6" w:rsidRDefault="00FF22F6"/>
                    <w:p w14:paraId="1AB843F6" w14:textId="2A13F781" w:rsidR="00FF22F6" w:rsidRDefault="00FF22F6"/>
                    <w:p w14:paraId="5B0AE01C" w14:textId="4B44809E" w:rsidR="00FF22F6" w:rsidRDefault="00FF22F6"/>
                    <w:p w14:paraId="1E06FD33" w14:textId="0D2C522A" w:rsidR="00FF22F6" w:rsidRDefault="00FF22F6"/>
                    <w:p w14:paraId="7858D76B" w14:textId="034D0CA0" w:rsidR="00FF22F6" w:rsidRDefault="00FF22F6"/>
                    <w:p w14:paraId="3DEA0734" w14:textId="56232EC2" w:rsidR="00FF22F6" w:rsidRDefault="00FF22F6"/>
                    <w:p w14:paraId="1EC5A34B" w14:textId="1F162D6B" w:rsidR="00FF22F6" w:rsidRDefault="00FF22F6"/>
                    <w:p w14:paraId="24C759A0" w14:textId="0EC61BC8" w:rsidR="00FF22F6" w:rsidRDefault="00FF22F6"/>
                    <w:p w14:paraId="5EBFB8DC" w14:textId="77777777" w:rsidR="00FF22F6" w:rsidRPr="00244720" w:rsidRDefault="00FF22F6" w:rsidP="00244720">
                      <w:pPr>
                        <w:pStyle w:val="ListParagraph"/>
                        <w:spacing w:line="480" w:lineRule="auto"/>
                      </w:pPr>
                    </w:p>
                    <w:p w14:paraId="4E89450D" w14:textId="5F55197D"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FF22F6" w:rsidRDefault="00FF22F6"/>
                    <w:p w14:paraId="1E631069" w14:textId="59794624" w:rsidR="00FF22F6" w:rsidRDefault="00FF22F6"/>
                    <w:p w14:paraId="1C84B430" w14:textId="2A015880" w:rsidR="00FF22F6" w:rsidRDefault="00FF22F6"/>
                    <w:p w14:paraId="10ACEFC8" w14:textId="557797DB" w:rsidR="00FF22F6" w:rsidRDefault="00FF22F6"/>
                    <w:p w14:paraId="6809A258" w14:textId="54A5F87D" w:rsidR="00FF22F6" w:rsidRDefault="00FF22F6"/>
                    <w:p w14:paraId="7E3AAA2C" w14:textId="2B9F673A" w:rsidR="00FF22F6" w:rsidRDefault="00FF22F6"/>
                    <w:p w14:paraId="1D47DEAF" w14:textId="6936A568" w:rsidR="00FF22F6" w:rsidRDefault="00FF22F6"/>
                    <w:p w14:paraId="70746BB5" w14:textId="3D54F24B" w:rsidR="00FF22F6" w:rsidRDefault="00FF22F6"/>
                    <w:p w14:paraId="7EE004AE" w14:textId="73207474" w:rsidR="00FF22F6" w:rsidRDefault="00FF22F6"/>
                    <w:p w14:paraId="3F20800D" w14:textId="5CDD3A94" w:rsidR="00FF22F6" w:rsidRDefault="00FF22F6"/>
                    <w:p w14:paraId="2E1D2106" w14:textId="2E88B42E" w:rsidR="00FF22F6" w:rsidRDefault="00FF22F6"/>
                    <w:p w14:paraId="4D7509C0" w14:textId="1E03D7B4" w:rsidR="00FF22F6" w:rsidRDefault="00FF22F6"/>
                    <w:p w14:paraId="1476DCC6" w14:textId="2F005D3D" w:rsidR="00FF22F6" w:rsidRDefault="00FF22F6"/>
                    <w:p w14:paraId="44C9FB82" w14:textId="7A718A29"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FF22F6" w:rsidRDefault="00FF22F6"/>
                  </w:txbxContent>
                </v:textbox>
              </v:shape>
            </w:pict>
          </mc:Fallback>
        </mc:AlternateContent>
      </w:r>
      <w:r>
        <w:rPr>
          <w:noProof/>
        </w:rPr>
        <mc:AlternateContent>
          <mc:Choice Requires="wps">
            <w:drawing>
              <wp:anchor distT="0" distB="0" distL="114300" distR="114300" simplePos="0" relativeHeight="251931648" behindDoc="0" locked="0" layoutInCell="1" allowOverlap="1" wp14:anchorId="4D648310" wp14:editId="1DE40B2A">
                <wp:simplePos x="0" y="0"/>
                <wp:positionH relativeFrom="margin">
                  <wp:posOffset>200025</wp:posOffset>
                </wp:positionH>
                <wp:positionV relativeFrom="paragraph">
                  <wp:posOffset>3534410</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FF22F6" w:rsidRPr="00F93974" w14:paraId="55A22C45" w14:textId="73C0E389" w:rsidTr="00244720">
                              <w:trPr>
                                <w:trHeight w:val="226"/>
                              </w:trPr>
                              <w:tc>
                                <w:tcPr>
                                  <w:tcW w:w="889" w:type="dxa"/>
                                  <w:vAlign w:val="center"/>
                                </w:tcPr>
                                <w:p w14:paraId="6C5B2954" w14:textId="77777777"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FF22F6" w:rsidRPr="00F93974" w:rsidRDefault="00FF22F6"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06" type="#_x0000_t202" style="position:absolute;left:0;text-align:left;margin-left:15.75pt;margin-top:278.3pt;width:424.8pt;height:26.4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FF22F6" w:rsidRPr="00F93974" w14:paraId="55A22C45" w14:textId="73C0E389" w:rsidTr="00244720">
                        <w:trPr>
                          <w:trHeight w:val="226"/>
                        </w:trPr>
                        <w:tc>
                          <w:tcPr>
                            <w:tcW w:w="889" w:type="dxa"/>
                            <w:vAlign w:val="center"/>
                          </w:tcPr>
                          <w:p w14:paraId="6C5B2954" w14:textId="77777777"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FF22F6" w:rsidRPr="00F93974" w:rsidRDefault="00FF22F6" w:rsidP="00A52C83"/>
                  </w:txbxContent>
                </v:textbox>
                <w10:wrap anchorx="margin"/>
              </v:shape>
            </w:pict>
          </mc:Fallback>
        </mc:AlternateContent>
      </w:r>
      <w:r>
        <w:rPr>
          <w:noProof/>
        </w:rPr>
        <w:drawing>
          <wp:anchor distT="0" distB="0" distL="114300" distR="114300" simplePos="0" relativeHeight="251680768" behindDoc="0" locked="0" layoutInCell="1" allowOverlap="1" wp14:anchorId="2578349E" wp14:editId="508CFC89">
            <wp:simplePos x="0" y="0"/>
            <wp:positionH relativeFrom="margin">
              <wp:posOffset>100965</wp:posOffset>
            </wp:positionH>
            <wp:positionV relativeFrom="paragraph">
              <wp:posOffset>194310</wp:posOffset>
            </wp:positionV>
            <wp:extent cx="5250180" cy="3764280"/>
            <wp:effectExtent l="0" t="0" r="7620" b="762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52B7341" w14:textId="3C6E0887" w:rsidR="00987246" w:rsidRDefault="001462BA" w:rsidP="009B0660">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70911" behindDoc="0" locked="0" layoutInCell="1" allowOverlap="1" wp14:anchorId="78CEB7CE" wp14:editId="4BC0E90A">
                <wp:simplePos x="0" y="0"/>
                <wp:positionH relativeFrom="margin">
                  <wp:posOffset>32385</wp:posOffset>
                </wp:positionH>
                <wp:positionV relativeFrom="paragraph">
                  <wp:posOffset>7331710</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FF22F6" w14:paraId="74F9AE14" w14:textId="77777777" w:rsidTr="001462BA">
                              <w:trPr>
                                <w:trHeight w:val="143"/>
                              </w:trPr>
                              <w:tc>
                                <w:tcPr>
                                  <w:tcW w:w="823" w:type="dxa"/>
                                  <w:vAlign w:val="center"/>
                                </w:tcPr>
                                <w:p w14:paraId="22A72E3B" w14:textId="7777777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FF22F6" w:rsidRDefault="00FF22F6"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107" type="#_x0000_t202" style="position:absolute;margin-left:2.55pt;margin-top:577.3pt;width:469.2pt;height:28.2pt;z-index:2520709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FF22F6" w14:paraId="74F9AE14" w14:textId="77777777" w:rsidTr="001462BA">
                        <w:trPr>
                          <w:trHeight w:val="143"/>
                        </w:trPr>
                        <w:tc>
                          <w:tcPr>
                            <w:tcW w:w="823" w:type="dxa"/>
                            <w:vAlign w:val="center"/>
                          </w:tcPr>
                          <w:p w14:paraId="22A72E3B" w14:textId="7777777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FF22F6" w:rsidRDefault="00FF22F6" w:rsidP="000A35DA"/>
                  </w:txbxContent>
                </v:textbox>
                <w10:wrap anchorx="margin"/>
              </v:shape>
            </w:pict>
          </mc:Fallback>
        </mc:AlternateContent>
      </w:r>
      <w:r>
        <w:rPr>
          <w:noProof/>
        </w:rPr>
        <w:drawing>
          <wp:anchor distT="0" distB="0" distL="114300" distR="114300" simplePos="0" relativeHeight="252068863" behindDoc="0" locked="0" layoutInCell="1" allowOverlap="1" wp14:anchorId="0154429F" wp14:editId="42B8F33C">
            <wp:simplePos x="0" y="0"/>
            <wp:positionH relativeFrom="column">
              <wp:posOffset>100965</wp:posOffset>
            </wp:positionH>
            <wp:positionV relativeFrom="paragraph">
              <wp:posOffset>3971290</wp:posOffset>
            </wp:positionV>
            <wp:extent cx="5250180" cy="3718560"/>
            <wp:effectExtent l="0" t="0" r="7620" b="15240"/>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bookmarkStart w:id="122" w:name="_Toc533923424"/>
    </w:p>
    <w:bookmarkEnd w:id="122"/>
    <w:p w14:paraId="099EF537" w14:textId="7DDA349E" w:rsidR="00336469" w:rsidRDefault="00336469"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D8C35F2" w14:textId="493FFE94" w:rsidR="00244720" w:rsidRDefault="00500C84"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p>
    <w:p w14:paraId="175BC6EA" w14:textId="55F77F14" w:rsidR="00244720" w:rsidRPr="000A35DA" w:rsidRDefault="00244720" w:rsidP="00244720">
      <w:pPr>
        <w:spacing w:line="276" w:lineRule="auto"/>
        <w:rPr>
          <w:rFonts w:ascii="Times New Roman" w:hAnsi="Times New Roman" w:cs="Times New Roman"/>
          <w:sz w:val="24"/>
          <w:szCs w:val="24"/>
        </w:rPr>
      </w:pPr>
      <w:bookmarkStart w:id="123" w:name="_Toc536027535"/>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in </w:t>
      </w:r>
      <w:r w:rsidRPr="0050332E">
        <w:rPr>
          <w:rFonts w:ascii="Times New Roman" w:hAnsi="Times New Roman" w:cs="Times New Roman"/>
          <w:b/>
          <w:sz w:val="24"/>
          <w:szCs w:val="24"/>
        </w:rPr>
        <w:t>(a) Bg 360 and (b) Bg 374</w:t>
      </w:r>
      <w:bookmarkEnd w:id="123"/>
    </w:p>
    <w:p w14:paraId="15F91416" w14:textId="7748163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4" w:name="_Toc536028846"/>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2.2.2 Ground Cover Percentage</w:t>
      </w:r>
      <w:bookmarkEnd w:id="124"/>
    </w:p>
    <w:p w14:paraId="695181C8" w14:textId="511399C5"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6"/>
    </w:p>
    <w:bookmarkEnd w:id="125"/>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3923427"/>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2A8C2B57" w:rsidR="00D16D14" w:rsidRDefault="00616F0A"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935744" behindDoc="0" locked="0" layoutInCell="1" allowOverlap="1" wp14:anchorId="67B8A72D" wp14:editId="4C580D07">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FF22F6" w:rsidRPr="00CC4918" w14:paraId="40E910C5" w14:textId="77777777" w:rsidTr="00CC4918">
                              <w:trPr>
                                <w:trHeight w:val="124"/>
                              </w:trPr>
                              <w:tc>
                                <w:tcPr>
                                  <w:tcW w:w="824" w:type="dxa"/>
                                  <w:vAlign w:val="center"/>
                                </w:tcPr>
                                <w:p w14:paraId="6B903070" w14:textId="77777777"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FF22F6" w:rsidRDefault="00FF22F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08" type="#_x0000_t202" style="position:absolute;margin-left:113pt;margin-top:259.7pt;width:458pt;height:38.4pt;z-index:251935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GwaMg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FF22F6" w:rsidRPr="00CC4918" w14:paraId="40E910C5" w14:textId="77777777" w:rsidTr="00CC4918">
                        <w:trPr>
                          <w:trHeight w:val="124"/>
                        </w:trPr>
                        <w:tc>
                          <w:tcPr>
                            <w:tcW w:w="824" w:type="dxa"/>
                            <w:vAlign w:val="center"/>
                          </w:tcPr>
                          <w:p w14:paraId="6B903070" w14:textId="77777777"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FF22F6" w:rsidRDefault="00FF22F6" w:rsidP="00623BD5"/>
                  </w:txbxContent>
                </v:textbox>
                <w10:wrap anchorx="page"/>
              </v:shape>
            </w:pict>
          </mc:Fallback>
        </mc:AlternateContent>
      </w:r>
      <w:r w:rsidR="00F546D3">
        <w:rPr>
          <w:noProof/>
        </w:rPr>
        <mc:AlternateContent>
          <mc:Choice Requires="wps">
            <w:drawing>
              <wp:anchor distT="0" distB="0" distL="114300" distR="114300" simplePos="0" relativeHeight="251611124" behindDoc="1" locked="0" layoutInCell="1" allowOverlap="1" wp14:anchorId="5F756DA9" wp14:editId="68F8A347">
                <wp:simplePos x="0" y="0"/>
                <wp:positionH relativeFrom="column">
                  <wp:posOffset>9525</wp:posOffset>
                </wp:positionH>
                <wp:positionV relativeFrom="paragraph">
                  <wp:posOffset>57150</wp:posOffset>
                </wp:positionV>
                <wp:extent cx="5461000" cy="8161020"/>
                <wp:effectExtent l="0" t="0" r="25400" b="11430"/>
                <wp:wrapNone/>
                <wp:docPr id="43" name="Text Box 43"/>
                <wp:cNvGraphicFramePr/>
                <a:graphic xmlns:a="http://schemas.openxmlformats.org/drawingml/2006/main">
                  <a:graphicData uri="http://schemas.microsoft.com/office/word/2010/wordprocessingShape">
                    <wps:wsp>
                      <wps:cNvSpPr txBox="1"/>
                      <wps:spPr>
                        <a:xfrm>
                          <a:off x="0" y="0"/>
                          <a:ext cx="5461000" cy="8161020"/>
                        </a:xfrm>
                        <a:prstGeom prst="rect">
                          <a:avLst/>
                        </a:prstGeom>
                        <a:solidFill>
                          <a:schemeClr val="lt1"/>
                        </a:solidFill>
                        <a:ln w="6350">
                          <a:solidFill>
                            <a:prstClr val="black"/>
                          </a:solidFill>
                        </a:ln>
                      </wps:spPr>
                      <wps:txbx>
                        <w:txbxContent>
                          <w:p w14:paraId="5F20D9C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109" type="#_x0000_t202" style="position:absolute;margin-left:.75pt;margin-top:4.5pt;width:430pt;height:642.6pt;z-index:-2517053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" fillcolor="white [3201]" strokeweight=".5pt">
                <v:textbox>
                  <w:txbxContent>
                    <w:p w14:paraId="5F20D9C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FF22F6" w:rsidRDefault="00FF22F6"/>
                  </w:txbxContent>
                </v:textbox>
              </v:shape>
            </w:pict>
          </mc:Fallback>
        </mc:AlternateContent>
      </w:r>
      <w:r w:rsidR="00C30D26">
        <w:rPr>
          <w:noProof/>
        </w:rPr>
        <w:drawing>
          <wp:anchor distT="0" distB="0" distL="114300" distR="114300" simplePos="0" relativeHeight="252075007" behindDoc="1" locked="0" layoutInCell="1" allowOverlap="1" wp14:anchorId="00405BCC" wp14:editId="259CBD8D">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4BA52BB2" w:rsidR="00D16D14" w:rsidRDefault="00CC4918"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72959" behindDoc="0" locked="0" layoutInCell="1" allowOverlap="1" wp14:anchorId="2A99B083" wp14:editId="09208D23">
                <wp:simplePos x="0" y="0"/>
                <wp:positionH relativeFrom="page">
                  <wp:posOffset>1227455</wp:posOffset>
                </wp:positionH>
                <wp:positionV relativeFrom="paragraph">
                  <wp:posOffset>3335020</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FF22F6" w:rsidRPr="00CC4918" w14:paraId="186EE8B9" w14:textId="77777777" w:rsidTr="00CC4918">
                              <w:trPr>
                                <w:trHeight w:val="137"/>
                              </w:trPr>
                              <w:tc>
                                <w:tcPr>
                                  <w:tcW w:w="1139" w:type="dxa"/>
                                  <w:vAlign w:val="center"/>
                                </w:tcPr>
                                <w:p w14:paraId="6D52A776" w14:textId="77777777"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FF22F6" w:rsidRDefault="00FF22F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10" type="#_x0000_t202" style="position:absolute;margin-left:96.65pt;margin-top:262.6pt;width:469.2pt;height:38.4pt;z-index:25207295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FJ3MgIAAF0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FF22F6" w:rsidRPr="00CC4918" w14:paraId="186EE8B9" w14:textId="77777777" w:rsidTr="00CC4918">
                        <w:trPr>
                          <w:trHeight w:val="137"/>
                        </w:trPr>
                        <w:tc>
                          <w:tcPr>
                            <w:tcW w:w="1139" w:type="dxa"/>
                            <w:vAlign w:val="center"/>
                          </w:tcPr>
                          <w:p w14:paraId="6D52A776" w14:textId="77777777"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FF22F6" w:rsidRDefault="00FF22F6" w:rsidP="00623BD5"/>
                  </w:txbxContent>
                </v:textbox>
                <w10:wrap anchorx="page"/>
              </v:shape>
            </w:pict>
          </mc:Fallback>
        </mc:AlternateContent>
      </w:r>
      <w:r w:rsidR="00C30D26" w:rsidRPr="005C7D57">
        <w:rPr>
          <w:noProof/>
          <w:shd w:val="clear" w:color="auto" w:fill="000000" w:themeFill="text1"/>
        </w:rPr>
        <w:drawing>
          <wp:anchor distT="0" distB="0" distL="114300" distR="114300" simplePos="0" relativeHeight="252071935" behindDoc="0" locked="0" layoutInCell="1" allowOverlap="1" wp14:anchorId="270E4D66" wp14:editId="40D3330F">
            <wp:simplePos x="0" y="0"/>
            <wp:positionH relativeFrom="column">
              <wp:posOffset>189865</wp:posOffset>
            </wp:positionH>
            <wp:positionV relativeFrom="paragraph">
              <wp:posOffset>377190</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5BF6716" w14:textId="77777777" w:rsidR="00F546D3" w:rsidRDefault="00F546D3" w:rsidP="00F546D3">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0F3DF9F" w14:textId="334E9ED7" w:rsidR="00F546D3" w:rsidRPr="00F546D3" w:rsidRDefault="00F546D3" w:rsidP="00F546D3">
      <w:pPr>
        <w:pStyle w:val="Caption"/>
        <w:rPr>
          <w:rFonts w:ascii="Times New Roman" w:hAnsi="Times New Roman" w:cs="Times New Roman"/>
          <w:b/>
          <w:i w:val="0"/>
          <w:color w:val="auto"/>
          <w:sz w:val="24"/>
          <w:szCs w:val="24"/>
        </w:rPr>
      </w:pPr>
      <w:bookmarkStart w:id="127" w:name="_Toc536027536"/>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Pr>
          <w:rFonts w:ascii="Times New Roman" w:hAnsi="Times New Roman" w:cs="Times New Roman"/>
          <w:b/>
          <w:i w:val="0"/>
          <w:color w:val="auto"/>
          <w:sz w:val="24"/>
          <w:szCs w:val="24"/>
        </w:rPr>
        <w:t>G</w:t>
      </w:r>
      <w:r w:rsidRPr="00F546D3">
        <w:rPr>
          <w:rFonts w:ascii="Times New Roman" w:hAnsi="Times New Roman" w:cs="Times New Roman"/>
          <w:b/>
          <w:i w:val="0"/>
          <w:color w:val="auto"/>
          <w:sz w:val="24"/>
          <w:szCs w:val="24"/>
        </w:rPr>
        <w:t>round cover % (a) Bg 360 and (b) Bg 374</w:t>
      </w:r>
      <w:bookmarkEnd w:id="127"/>
    </w:p>
    <w:p w14:paraId="5775F6A9" w14:textId="7E923A50" w:rsidR="00515378" w:rsidRDefault="007B173F" w:rsidP="008F49AA">
      <w:pPr>
        <w:pStyle w:val="Heading4"/>
        <w:rPr>
          <w:rFonts w:ascii="Times New Roman" w:hAnsi="Times New Roman" w:cs="Times New Roman"/>
          <w:b/>
          <w:i w:val="0"/>
          <w:color w:val="000000" w:themeColor="text1"/>
          <w:sz w:val="24"/>
          <w:szCs w:val="24"/>
        </w:rPr>
      </w:pPr>
      <w:bookmarkStart w:id="128" w:name="_Toc536028847"/>
      <w:bookmarkEnd w:id="126"/>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plants per </w:t>
      </w:r>
      <w:r w:rsidR="009373A5">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080D0E">
        <w:rPr>
          <w:rFonts w:ascii="Times New Roman" w:hAnsi="Times New Roman" w:cs="Times New Roman"/>
          <w:b/>
          <w:i w:val="0"/>
          <w:color w:val="000000" w:themeColor="text1"/>
          <w:sz w:val="24"/>
          <w:szCs w:val="24"/>
        </w:rPr>
        <w:t>meter</w:t>
      </w:r>
      <w:bookmarkEnd w:id="128"/>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3820F71C" w:rsidR="00990EEE" w:rsidRDefault="009376AA" w:rsidP="00A47469">
      <w:pPr>
        <w:pStyle w:val="Caption"/>
      </w:pPr>
      <w:r>
        <w:rPr>
          <w:noProof/>
        </w:rPr>
        <w:lastRenderedPageBreak/>
        <mc:AlternateContent>
          <mc:Choice Requires="wps">
            <w:drawing>
              <wp:anchor distT="0" distB="0" distL="114300" distR="114300" simplePos="0" relativeHeight="251610099" behindDoc="1" locked="0" layoutInCell="1" allowOverlap="1" wp14:anchorId="3763BF8F" wp14:editId="015A9AE6">
                <wp:simplePos x="0" y="0"/>
                <wp:positionH relativeFrom="column">
                  <wp:posOffset>-635</wp:posOffset>
                </wp:positionH>
                <wp:positionV relativeFrom="paragraph">
                  <wp:posOffset>16510</wp:posOffset>
                </wp:positionV>
                <wp:extent cx="5549900" cy="8458200"/>
                <wp:effectExtent l="0" t="0" r="12700" b="19050"/>
                <wp:wrapNone/>
                <wp:docPr id="8" name="Text Box 8"/>
                <wp:cNvGraphicFramePr/>
                <a:graphic xmlns:a="http://schemas.openxmlformats.org/drawingml/2006/main">
                  <a:graphicData uri="http://schemas.microsoft.com/office/word/2010/wordprocessingShape">
                    <wps:wsp>
                      <wps:cNvSpPr txBox="1"/>
                      <wps:spPr>
                        <a:xfrm>
                          <a:off x="0" y="0"/>
                          <a:ext cx="5549900" cy="8458200"/>
                        </a:xfrm>
                        <a:prstGeom prst="rect">
                          <a:avLst/>
                        </a:prstGeom>
                        <a:solidFill>
                          <a:schemeClr val="lt1"/>
                        </a:solidFill>
                        <a:ln w="6350">
                          <a:solidFill>
                            <a:prstClr val="black"/>
                          </a:solidFill>
                        </a:ln>
                      </wps:spPr>
                      <wps:txbx>
                        <w:txbxContent>
                          <w:p w14:paraId="2CF61628" w14:textId="269D3A43" w:rsidR="00FF22F6" w:rsidRDefault="00FF22F6"/>
                          <w:p w14:paraId="78D0DCDA" w14:textId="7FB59718" w:rsidR="00FF22F6" w:rsidRDefault="00FF22F6"/>
                          <w:p w14:paraId="74727651" w14:textId="6631F257" w:rsidR="00FF22F6" w:rsidRDefault="00FF22F6"/>
                          <w:p w14:paraId="252AE99F" w14:textId="7A512F75" w:rsidR="00FF22F6" w:rsidRDefault="00FF22F6"/>
                          <w:p w14:paraId="17968C46" w14:textId="05901B25" w:rsidR="00FF22F6" w:rsidRDefault="00FF22F6"/>
                          <w:p w14:paraId="046E1963" w14:textId="0ED08E42" w:rsidR="00FF22F6" w:rsidRDefault="00FF22F6"/>
                          <w:p w14:paraId="71EE42A7" w14:textId="5C800836" w:rsidR="00FF22F6" w:rsidRDefault="00FF22F6"/>
                          <w:p w14:paraId="36C7F016" w14:textId="2F52481F" w:rsidR="00FF22F6" w:rsidRDefault="00FF22F6"/>
                          <w:p w14:paraId="02A595B9" w14:textId="256D801F" w:rsidR="00FF22F6" w:rsidRDefault="00FF22F6"/>
                          <w:p w14:paraId="74D8FBA7" w14:textId="433B3712" w:rsidR="00FF22F6" w:rsidRDefault="00FF22F6"/>
                          <w:p w14:paraId="51BC7BB0" w14:textId="46E1FA16" w:rsidR="00FF22F6" w:rsidRDefault="00FF22F6"/>
                          <w:p w14:paraId="6643EE17" w14:textId="5711C8DD" w:rsidR="00FF22F6" w:rsidRDefault="00FF22F6"/>
                          <w:p w14:paraId="60539E53" w14:textId="02EDC068" w:rsidR="00FF22F6" w:rsidRDefault="00FF22F6"/>
                          <w:p w14:paraId="75FAF89F" w14:textId="3820D75D" w:rsidR="00FF22F6" w:rsidRDefault="00FF22F6"/>
                          <w:p w14:paraId="23FDC50B" w14:textId="673F576A" w:rsidR="00FF22F6" w:rsidRPr="009373A5" w:rsidRDefault="00FF22F6" w:rsidP="009373A5">
                            <w:pPr>
                              <w:pStyle w:val="ListParagraph"/>
                              <w:numPr>
                                <w:ilvl w:val="0"/>
                                <w:numId w:val="22"/>
                              </w:numPr>
                              <w:spacing w:line="480" w:lineRule="auto"/>
                              <w:rPr>
                                <w:b/>
                              </w:rPr>
                            </w:pPr>
                            <w:r w:rsidRPr="009373A5">
                              <w:rPr>
                                <w:b/>
                              </w:rPr>
                              <w:t>Number of plants per square meter in variety Bg 360</w:t>
                            </w:r>
                          </w:p>
                          <w:p w14:paraId="040978D8" w14:textId="7A6DA931" w:rsidR="00FF22F6" w:rsidRDefault="00FF22F6" w:rsidP="009373A5">
                            <w:pPr>
                              <w:spacing w:line="480" w:lineRule="auto"/>
                              <w:rPr>
                                <w:rFonts w:ascii="Times New Roman" w:hAnsi="Times New Roman" w:cs="Times New Roman"/>
                                <w:b/>
                                <w:sz w:val="24"/>
                                <w:szCs w:val="24"/>
                              </w:rPr>
                            </w:pPr>
                          </w:p>
                          <w:p w14:paraId="5C00BBE1" w14:textId="233482FA" w:rsidR="00FF22F6" w:rsidRDefault="00FF22F6" w:rsidP="009373A5">
                            <w:pPr>
                              <w:spacing w:line="480" w:lineRule="auto"/>
                              <w:rPr>
                                <w:rFonts w:ascii="Times New Roman" w:hAnsi="Times New Roman" w:cs="Times New Roman"/>
                                <w:b/>
                                <w:sz w:val="24"/>
                                <w:szCs w:val="24"/>
                              </w:rPr>
                            </w:pPr>
                          </w:p>
                          <w:p w14:paraId="30917B4D" w14:textId="58340194" w:rsidR="00FF22F6" w:rsidRDefault="00FF22F6" w:rsidP="009373A5">
                            <w:pPr>
                              <w:spacing w:line="480" w:lineRule="auto"/>
                              <w:rPr>
                                <w:rFonts w:ascii="Times New Roman" w:hAnsi="Times New Roman" w:cs="Times New Roman"/>
                                <w:b/>
                                <w:sz w:val="24"/>
                                <w:szCs w:val="24"/>
                              </w:rPr>
                            </w:pPr>
                          </w:p>
                          <w:p w14:paraId="5E2D64FA" w14:textId="0E87BF56" w:rsidR="00FF22F6" w:rsidRDefault="00FF22F6" w:rsidP="009373A5">
                            <w:pPr>
                              <w:spacing w:line="480" w:lineRule="auto"/>
                              <w:rPr>
                                <w:rFonts w:ascii="Times New Roman" w:hAnsi="Times New Roman" w:cs="Times New Roman"/>
                                <w:b/>
                                <w:sz w:val="24"/>
                                <w:szCs w:val="24"/>
                              </w:rPr>
                            </w:pPr>
                          </w:p>
                          <w:p w14:paraId="08C40B08" w14:textId="63E7DBA4" w:rsidR="00FF22F6" w:rsidRDefault="00FF22F6" w:rsidP="009373A5">
                            <w:pPr>
                              <w:spacing w:line="480" w:lineRule="auto"/>
                              <w:rPr>
                                <w:rFonts w:ascii="Times New Roman" w:hAnsi="Times New Roman" w:cs="Times New Roman"/>
                                <w:b/>
                                <w:sz w:val="24"/>
                                <w:szCs w:val="24"/>
                              </w:rPr>
                            </w:pPr>
                          </w:p>
                          <w:p w14:paraId="50E20316" w14:textId="099D3B09" w:rsidR="00FF22F6" w:rsidRDefault="00FF22F6" w:rsidP="009373A5">
                            <w:pPr>
                              <w:spacing w:line="480" w:lineRule="auto"/>
                              <w:rPr>
                                <w:rFonts w:ascii="Times New Roman" w:hAnsi="Times New Roman" w:cs="Times New Roman"/>
                                <w:b/>
                                <w:sz w:val="24"/>
                                <w:szCs w:val="24"/>
                              </w:rPr>
                            </w:pPr>
                          </w:p>
                          <w:p w14:paraId="6FEE8C27" w14:textId="2D83A3BD" w:rsidR="00FF22F6" w:rsidRDefault="00FF22F6" w:rsidP="009373A5">
                            <w:pPr>
                              <w:spacing w:line="480" w:lineRule="auto"/>
                              <w:rPr>
                                <w:rFonts w:ascii="Times New Roman" w:hAnsi="Times New Roman" w:cs="Times New Roman"/>
                                <w:b/>
                                <w:sz w:val="24"/>
                                <w:szCs w:val="24"/>
                              </w:rPr>
                            </w:pPr>
                          </w:p>
                          <w:p w14:paraId="2E2D4EF8" w14:textId="1B3B5A9C" w:rsidR="00FF22F6" w:rsidRDefault="00FF22F6" w:rsidP="009373A5">
                            <w:pPr>
                              <w:spacing w:line="480" w:lineRule="auto"/>
                              <w:rPr>
                                <w:rFonts w:ascii="Times New Roman" w:hAnsi="Times New Roman" w:cs="Times New Roman"/>
                                <w:b/>
                                <w:sz w:val="24"/>
                                <w:szCs w:val="24"/>
                              </w:rPr>
                            </w:pPr>
                          </w:p>
                          <w:p w14:paraId="2D9E558B" w14:textId="0464156E" w:rsidR="00FF22F6" w:rsidRPr="009373A5" w:rsidRDefault="00FF22F6" w:rsidP="009373A5">
                            <w:pPr>
                              <w:pStyle w:val="ListParagraph"/>
                              <w:numPr>
                                <w:ilvl w:val="0"/>
                                <w:numId w:val="22"/>
                              </w:numPr>
                              <w:spacing w:line="480" w:lineRule="auto"/>
                              <w:rPr>
                                <w:b/>
                              </w:rPr>
                            </w:pPr>
                            <w:r w:rsidRPr="009373A5">
                              <w:rPr>
                                <w:b/>
                              </w:rPr>
                              <w:t>Number of plants per square meter in variety Bg 374</w:t>
                            </w:r>
                          </w:p>
                          <w:p w14:paraId="4F0FD655" w14:textId="77777777" w:rsidR="00FF22F6" w:rsidRDefault="00FF22F6" w:rsidP="009373A5">
                            <w:pPr>
                              <w:spacing w:line="480" w:lineRule="auto"/>
                              <w:rPr>
                                <w:rFonts w:ascii="Times New Roman" w:hAnsi="Times New Roman" w:cs="Times New Roman"/>
                                <w:b/>
                                <w:sz w:val="24"/>
                                <w:szCs w:val="24"/>
                              </w:rPr>
                            </w:pPr>
                          </w:p>
                          <w:p w14:paraId="5EF2CF0B"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111" type="#_x0000_t202" style="position:absolute;margin-left:-.05pt;margin-top:1.3pt;width:437pt;height:666pt;z-index:-25170638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" fillcolor="white [3201]" strokeweight=".5pt">
                <v:textbox>
                  <w:txbxContent>
                    <w:p w14:paraId="2CF61628" w14:textId="269D3A43" w:rsidR="00FF22F6" w:rsidRDefault="00FF22F6"/>
                    <w:p w14:paraId="78D0DCDA" w14:textId="7FB59718" w:rsidR="00FF22F6" w:rsidRDefault="00FF22F6"/>
                    <w:p w14:paraId="74727651" w14:textId="6631F257" w:rsidR="00FF22F6" w:rsidRDefault="00FF22F6"/>
                    <w:p w14:paraId="252AE99F" w14:textId="7A512F75" w:rsidR="00FF22F6" w:rsidRDefault="00FF22F6"/>
                    <w:p w14:paraId="17968C46" w14:textId="05901B25" w:rsidR="00FF22F6" w:rsidRDefault="00FF22F6"/>
                    <w:p w14:paraId="046E1963" w14:textId="0ED08E42" w:rsidR="00FF22F6" w:rsidRDefault="00FF22F6"/>
                    <w:p w14:paraId="71EE42A7" w14:textId="5C800836" w:rsidR="00FF22F6" w:rsidRDefault="00FF22F6"/>
                    <w:p w14:paraId="36C7F016" w14:textId="2F52481F" w:rsidR="00FF22F6" w:rsidRDefault="00FF22F6"/>
                    <w:p w14:paraId="02A595B9" w14:textId="256D801F" w:rsidR="00FF22F6" w:rsidRDefault="00FF22F6"/>
                    <w:p w14:paraId="74D8FBA7" w14:textId="433B3712" w:rsidR="00FF22F6" w:rsidRDefault="00FF22F6"/>
                    <w:p w14:paraId="51BC7BB0" w14:textId="46E1FA16" w:rsidR="00FF22F6" w:rsidRDefault="00FF22F6"/>
                    <w:p w14:paraId="6643EE17" w14:textId="5711C8DD" w:rsidR="00FF22F6" w:rsidRDefault="00FF22F6"/>
                    <w:p w14:paraId="60539E53" w14:textId="02EDC068" w:rsidR="00FF22F6" w:rsidRDefault="00FF22F6"/>
                    <w:p w14:paraId="75FAF89F" w14:textId="3820D75D" w:rsidR="00FF22F6" w:rsidRDefault="00FF22F6"/>
                    <w:p w14:paraId="23FDC50B" w14:textId="673F576A" w:rsidR="00FF22F6" w:rsidRPr="009373A5" w:rsidRDefault="00FF22F6" w:rsidP="009373A5">
                      <w:pPr>
                        <w:pStyle w:val="ListParagraph"/>
                        <w:numPr>
                          <w:ilvl w:val="0"/>
                          <w:numId w:val="22"/>
                        </w:numPr>
                        <w:spacing w:line="480" w:lineRule="auto"/>
                        <w:rPr>
                          <w:b/>
                        </w:rPr>
                      </w:pPr>
                      <w:r w:rsidRPr="009373A5">
                        <w:rPr>
                          <w:b/>
                        </w:rPr>
                        <w:t>Number of plants per square meter in variety Bg 360</w:t>
                      </w:r>
                    </w:p>
                    <w:p w14:paraId="040978D8" w14:textId="7A6DA931" w:rsidR="00FF22F6" w:rsidRDefault="00FF22F6" w:rsidP="009373A5">
                      <w:pPr>
                        <w:spacing w:line="480" w:lineRule="auto"/>
                        <w:rPr>
                          <w:rFonts w:ascii="Times New Roman" w:hAnsi="Times New Roman" w:cs="Times New Roman"/>
                          <w:b/>
                          <w:sz w:val="24"/>
                          <w:szCs w:val="24"/>
                        </w:rPr>
                      </w:pPr>
                    </w:p>
                    <w:p w14:paraId="5C00BBE1" w14:textId="233482FA" w:rsidR="00FF22F6" w:rsidRDefault="00FF22F6" w:rsidP="009373A5">
                      <w:pPr>
                        <w:spacing w:line="480" w:lineRule="auto"/>
                        <w:rPr>
                          <w:rFonts w:ascii="Times New Roman" w:hAnsi="Times New Roman" w:cs="Times New Roman"/>
                          <w:b/>
                          <w:sz w:val="24"/>
                          <w:szCs w:val="24"/>
                        </w:rPr>
                      </w:pPr>
                    </w:p>
                    <w:p w14:paraId="30917B4D" w14:textId="58340194" w:rsidR="00FF22F6" w:rsidRDefault="00FF22F6" w:rsidP="009373A5">
                      <w:pPr>
                        <w:spacing w:line="480" w:lineRule="auto"/>
                        <w:rPr>
                          <w:rFonts w:ascii="Times New Roman" w:hAnsi="Times New Roman" w:cs="Times New Roman"/>
                          <w:b/>
                          <w:sz w:val="24"/>
                          <w:szCs w:val="24"/>
                        </w:rPr>
                      </w:pPr>
                    </w:p>
                    <w:p w14:paraId="5E2D64FA" w14:textId="0E87BF56" w:rsidR="00FF22F6" w:rsidRDefault="00FF22F6" w:rsidP="009373A5">
                      <w:pPr>
                        <w:spacing w:line="480" w:lineRule="auto"/>
                        <w:rPr>
                          <w:rFonts w:ascii="Times New Roman" w:hAnsi="Times New Roman" w:cs="Times New Roman"/>
                          <w:b/>
                          <w:sz w:val="24"/>
                          <w:szCs w:val="24"/>
                        </w:rPr>
                      </w:pPr>
                    </w:p>
                    <w:p w14:paraId="08C40B08" w14:textId="63E7DBA4" w:rsidR="00FF22F6" w:rsidRDefault="00FF22F6" w:rsidP="009373A5">
                      <w:pPr>
                        <w:spacing w:line="480" w:lineRule="auto"/>
                        <w:rPr>
                          <w:rFonts w:ascii="Times New Roman" w:hAnsi="Times New Roman" w:cs="Times New Roman"/>
                          <w:b/>
                          <w:sz w:val="24"/>
                          <w:szCs w:val="24"/>
                        </w:rPr>
                      </w:pPr>
                    </w:p>
                    <w:p w14:paraId="50E20316" w14:textId="099D3B09" w:rsidR="00FF22F6" w:rsidRDefault="00FF22F6" w:rsidP="009373A5">
                      <w:pPr>
                        <w:spacing w:line="480" w:lineRule="auto"/>
                        <w:rPr>
                          <w:rFonts w:ascii="Times New Roman" w:hAnsi="Times New Roman" w:cs="Times New Roman"/>
                          <w:b/>
                          <w:sz w:val="24"/>
                          <w:szCs w:val="24"/>
                        </w:rPr>
                      </w:pPr>
                    </w:p>
                    <w:p w14:paraId="6FEE8C27" w14:textId="2D83A3BD" w:rsidR="00FF22F6" w:rsidRDefault="00FF22F6" w:rsidP="009373A5">
                      <w:pPr>
                        <w:spacing w:line="480" w:lineRule="auto"/>
                        <w:rPr>
                          <w:rFonts w:ascii="Times New Roman" w:hAnsi="Times New Roman" w:cs="Times New Roman"/>
                          <w:b/>
                          <w:sz w:val="24"/>
                          <w:szCs w:val="24"/>
                        </w:rPr>
                      </w:pPr>
                    </w:p>
                    <w:p w14:paraId="2E2D4EF8" w14:textId="1B3B5A9C" w:rsidR="00FF22F6" w:rsidRDefault="00FF22F6" w:rsidP="009373A5">
                      <w:pPr>
                        <w:spacing w:line="480" w:lineRule="auto"/>
                        <w:rPr>
                          <w:rFonts w:ascii="Times New Roman" w:hAnsi="Times New Roman" w:cs="Times New Roman"/>
                          <w:b/>
                          <w:sz w:val="24"/>
                          <w:szCs w:val="24"/>
                        </w:rPr>
                      </w:pPr>
                    </w:p>
                    <w:p w14:paraId="2D9E558B" w14:textId="0464156E" w:rsidR="00FF22F6" w:rsidRPr="009373A5" w:rsidRDefault="00FF22F6" w:rsidP="009373A5">
                      <w:pPr>
                        <w:pStyle w:val="ListParagraph"/>
                        <w:numPr>
                          <w:ilvl w:val="0"/>
                          <w:numId w:val="22"/>
                        </w:numPr>
                        <w:spacing w:line="480" w:lineRule="auto"/>
                        <w:rPr>
                          <w:b/>
                        </w:rPr>
                      </w:pPr>
                      <w:r w:rsidRPr="009373A5">
                        <w:rPr>
                          <w:b/>
                        </w:rPr>
                        <w:t>Number of plants per square meter in variety Bg 374</w:t>
                      </w:r>
                    </w:p>
                    <w:p w14:paraId="4F0FD655" w14:textId="77777777" w:rsidR="00FF22F6" w:rsidRDefault="00FF22F6" w:rsidP="009373A5">
                      <w:pPr>
                        <w:spacing w:line="480" w:lineRule="auto"/>
                        <w:rPr>
                          <w:rFonts w:ascii="Times New Roman" w:hAnsi="Times New Roman" w:cs="Times New Roman"/>
                          <w:b/>
                          <w:sz w:val="24"/>
                          <w:szCs w:val="24"/>
                        </w:rPr>
                      </w:pPr>
                    </w:p>
                    <w:p w14:paraId="5EF2CF0B" w14:textId="77777777" w:rsidR="00FF22F6" w:rsidRDefault="00FF22F6"/>
                  </w:txbxContent>
                </v:textbox>
              </v:shape>
            </w:pict>
          </mc:Fallback>
        </mc:AlternateContent>
      </w:r>
    </w:p>
    <w:p w14:paraId="7C6E2A0D" w14:textId="64128101" w:rsidR="00990EEE" w:rsidRDefault="009376AA" w:rsidP="00A47469">
      <w:pPr>
        <w:pStyle w:val="Caption"/>
      </w:pPr>
      <w:r>
        <w:rPr>
          <w:noProof/>
        </w:rPr>
        <w:drawing>
          <wp:anchor distT="0" distB="0" distL="114300" distR="114300" simplePos="0" relativeHeight="251938816" behindDoc="0" locked="0" layoutInCell="1" allowOverlap="1" wp14:anchorId="79A3B55B" wp14:editId="0BF511DF">
            <wp:simplePos x="0" y="0"/>
            <wp:positionH relativeFrom="margin">
              <wp:posOffset>329565</wp:posOffset>
            </wp:positionH>
            <wp:positionV relativeFrom="paragraph">
              <wp:posOffset>41910</wp:posOffset>
            </wp:positionV>
            <wp:extent cx="4851400" cy="3530600"/>
            <wp:effectExtent l="0" t="0" r="6350" b="1270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23F7A20" w14:textId="61838A2C" w:rsidR="00990EEE" w:rsidRDefault="00990EEE" w:rsidP="00A47469">
      <w:pPr>
        <w:pStyle w:val="Caption"/>
      </w:pPr>
    </w:p>
    <w:p w14:paraId="30C13D86" w14:textId="71031741" w:rsidR="00990EEE" w:rsidRDefault="00990EEE" w:rsidP="00A47469">
      <w:pPr>
        <w:pStyle w:val="Caption"/>
      </w:pPr>
    </w:p>
    <w:p w14:paraId="4ECE13BF" w14:textId="0D6FC0C2" w:rsidR="00990EEE" w:rsidRDefault="00990EEE" w:rsidP="00A47469">
      <w:pPr>
        <w:pStyle w:val="Caption"/>
      </w:pPr>
    </w:p>
    <w:p w14:paraId="6755DE53" w14:textId="5873A634" w:rsidR="00797C9F" w:rsidRPr="00990EEE" w:rsidRDefault="00797C9F" w:rsidP="00990EEE">
      <w:pPr>
        <w:spacing w:line="480" w:lineRule="auto"/>
        <w:rPr>
          <w:rFonts w:ascii="Times New Roman" w:hAnsi="Times New Roman" w:cs="Times New Roman"/>
          <w:b/>
          <w:sz w:val="24"/>
          <w:szCs w:val="24"/>
        </w:rPr>
      </w:pPr>
    </w:p>
    <w:p w14:paraId="3AD15207" w14:textId="24867A6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4DC1506" w14:textId="681B94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7F427FA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551D4B0C"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B3A4CAC" w14:textId="464EB951" w:rsidR="009376AA" w:rsidRDefault="00A21807" w:rsidP="00797C9F">
      <w:pPr>
        <w:pStyle w:val="Heading4"/>
        <w:spacing w:line="480" w:lineRule="auto"/>
        <w:rPr>
          <w:rFonts w:ascii="Times New Roman" w:hAnsi="Times New Roman" w:cs="Times New Roman"/>
          <w:b/>
          <w:i w:val="0"/>
          <w:color w:val="000000" w:themeColor="text1"/>
          <w:sz w:val="24"/>
          <w:szCs w:val="24"/>
        </w:rPr>
      </w:pPr>
      <w:bookmarkStart w:id="129" w:name="_Toc536025549"/>
      <w:bookmarkStart w:id="130" w:name="_Toc536028848"/>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2083199" behindDoc="0" locked="0" layoutInCell="1" allowOverlap="1" wp14:anchorId="7F2C6DD0" wp14:editId="53BB40D9">
                <wp:simplePos x="0" y="0"/>
                <wp:positionH relativeFrom="column">
                  <wp:posOffset>793115</wp:posOffset>
                </wp:positionH>
                <wp:positionV relativeFrom="paragraph">
                  <wp:posOffset>189230</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FF22F6" w:rsidRPr="00A21807" w:rsidRDefault="00FF22F6">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12" type="#_x0000_t202" style="position:absolute;margin-left:62.45pt;margin-top:14.9pt;width:87.5pt;height:22pt;z-index:2520831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" filled="f" stroked="f" strokeweight=".5pt">
                <v:textbox>
                  <w:txbxContent>
                    <w:p w14:paraId="7FE45C8A" w14:textId="30B9E04C" w:rsidR="00FF22F6" w:rsidRPr="00A21807" w:rsidRDefault="00FF22F6">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bookmarkEnd w:id="129"/>
      <w:bookmarkEnd w:id="130"/>
    </w:p>
    <w:p w14:paraId="17327ABE" w14:textId="44DE801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696E8F9B" w:rsidR="009376AA" w:rsidRDefault="002A74A8" w:rsidP="00797C9F">
      <w:pPr>
        <w:pStyle w:val="Heading4"/>
        <w:spacing w:line="480" w:lineRule="auto"/>
        <w:rPr>
          <w:rFonts w:ascii="Times New Roman" w:hAnsi="Times New Roman" w:cs="Times New Roman"/>
          <w:b/>
          <w:i w:val="0"/>
          <w:color w:val="000000" w:themeColor="text1"/>
          <w:sz w:val="24"/>
          <w:szCs w:val="24"/>
        </w:rPr>
      </w:pPr>
      <w:bookmarkStart w:id="131" w:name="_Toc536024945"/>
      <w:bookmarkStart w:id="132" w:name="_Toc536025550"/>
      <w:bookmarkStart w:id="133" w:name="_Toc536028849"/>
      <w:r>
        <w:rPr>
          <w:noProof/>
        </w:rPr>
        <w:drawing>
          <wp:anchor distT="0" distB="0" distL="114300" distR="114300" simplePos="0" relativeHeight="252086271" behindDoc="1" locked="0" layoutInCell="1" allowOverlap="1" wp14:anchorId="5F139329" wp14:editId="51B3A9F2">
            <wp:simplePos x="0" y="0"/>
            <wp:positionH relativeFrom="column">
              <wp:posOffset>329565</wp:posOffset>
            </wp:positionH>
            <wp:positionV relativeFrom="paragraph">
              <wp:posOffset>358140</wp:posOffset>
            </wp:positionV>
            <wp:extent cx="4851400" cy="3530600"/>
            <wp:effectExtent l="0" t="0" r="6350" b="12700"/>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bookmarkEnd w:id="131"/>
      <w:bookmarkEnd w:id="132"/>
      <w:bookmarkEnd w:id="133"/>
    </w:p>
    <w:p w14:paraId="617FFDE3" w14:textId="2203089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5414DBB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230E70C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465E593D"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6630A2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01E8D46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29660AC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42EBDAF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11EDEE3" w14:textId="6D3B3C58" w:rsidR="009376AA" w:rsidRDefault="00206C83" w:rsidP="009376AA">
      <w:r>
        <w:rPr>
          <w:rFonts w:ascii="Times New Roman" w:hAnsi="Times New Roman" w:cs="Times New Roman"/>
          <w:b/>
          <w:i/>
          <w:noProof/>
          <w:color w:val="000000" w:themeColor="text1"/>
          <w:sz w:val="24"/>
          <w:szCs w:val="24"/>
        </w:rPr>
        <mc:AlternateContent>
          <mc:Choice Requires="wps">
            <w:drawing>
              <wp:anchor distT="0" distB="0" distL="114300" distR="114300" simplePos="0" relativeHeight="252085247" behindDoc="1" locked="0" layoutInCell="1" allowOverlap="1" wp14:anchorId="368F94C8" wp14:editId="748B9AA7">
                <wp:simplePos x="0" y="0"/>
                <wp:positionH relativeFrom="column">
                  <wp:posOffset>793115</wp:posOffset>
                </wp:positionH>
                <wp:positionV relativeFrom="paragraph">
                  <wp:posOffset>111760</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FF22F6" w:rsidRPr="00A21807" w:rsidRDefault="00FF22F6"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13" type="#_x0000_t202" style="position:absolute;margin-left:62.45pt;margin-top:8.8pt;width:87.5pt;height:22pt;z-index:-2512312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" filled="f" stroked="f" strokeweight=".5pt">
                <v:textbox>
                  <w:txbxContent>
                    <w:p w14:paraId="0BDD3842" w14:textId="734DC8DC" w:rsidR="00FF22F6" w:rsidRPr="00A21807" w:rsidRDefault="00FF22F6"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6E075811" w14:textId="20F7CB51" w:rsidR="009376AA" w:rsidRDefault="009376AA" w:rsidP="009376AA"/>
    <w:p w14:paraId="5D3FAEDA" w14:textId="6F23C586" w:rsidR="009376AA" w:rsidRDefault="009376AA" w:rsidP="009376AA"/>
    <w:p w14:paraId="4A5D87D6" w14:textId="0130F4C9" w:rsidR="009376AA" w:rsidRDefault="009376AA" w:rsidP="009376AA"/>
    <w:p w14:paraId="329B0FEA" w14:textId="177452E4" w:rsidR="009373A5" w:rsidRDefault="009373A5" w:rsidP="009373A5">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49CAD9F" w14:textId="256868A1" w:rsidR="009373A5" w:rsidRPr="009373A5" w:rsidRDefault="009373A5" w:rsidP="009373A5">
      <w:pPr>
        <w:pStyle w:val="Caption"/>
        <w:rPr>
          <w:rFonts w:ascii="Times New Roman" w:hAnsi="Times New Roman" w:cs="Times New Roman"/>
          <w:b/>
          <w:i w:val="0"/>
          <w:color w:val="auto"/>
          <w:sz w:val="24"/>
          <w:szCs w:val="24"/>
        </w:rPr>
      </w:pPr>
      <w:bookmarkStart w:id="134" w:name="_Toc536027537"/>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bookmarkEnd w:id="134"/>
    </w:p>
    <w:p w14:paraId="3F9A6C4A" w14:textId="176AC293"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35" w:name="_Toc536028850"/>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tillers per square meter</w:t>
      </w:r>
      <w:bookmarkEnd w:id="135"/>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2CA70B10"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1A2408E9" w:rsidR="00AD41A6" w:rsidRPr="00AD41A6" w:rsidRDefault="00065DC8" w:rsidP="00AD41A6">
      <w:r>
        <w:rPr>
          <w:noProof/>
        </w:rPr>
        <w:lastRenderedPageBreak/>
        <w:drawing>
          <wp:anchor distT="0" distB="0" distL="114300" distR="114300" simplePos="0" relativeHeight="252087295" behindDoc="0" locked="0" layoutInCell="1" allowOverlap="1" wp14:anchorId="0C7BC96E" wp14:editId="2AB8EE88">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29285A">
        <w:rPr>
          <w:noProof/>
        </w:rPr>
        <mc:AlternateContent>
          <mc:Choice Requires="wps">
            <w:drawing>
              <wp:anchor distT="0" distB="0" distL="114300" distR="114300" simplePos="0" relativeHeight="251609074" behindDoc="1" locked="0" layoutInCell="1" allowOverlap="1" wp14:anchorId="61B1A34B" wp14:editId="13A3A69C">
                <wp:simplePos x="0" y="0"/>
                <wp:positionH relativeFrom="column">
                  <wp:posOffset>45720</wp:posOffset>
                </wp:positionH>
                <wp:positionV relativeFrom="paragraph">
                  <wp:posOffset>-8890</wp:posOffset>
                </wp:positionV>
                <wp:extent cx="5427133" cy="8094133"/>
                <wp:effectExtent l="0" t="0" r="21590" b="27940"/>
                <wp:wrapNone/>
                <wp:docPr id="230" name="Text Box 230"/>
                <wp:cNvGraphicFramePr/>
                <a:graphic xmlns:a="http://schemas.openxmlformats.org/drawingml/2006/main">
                  <a:graphicData uri="http://schemas.microsoft.com/office/word/2010/wordprocessingShape">
                    <wps:wsp>
                      <wps:cNvSpPr txBox="1"/>
                      <wps:spPr>
                        <a:xfrm>
                          <a:off x="0" y="0"/>
                          <a:ext cx="5427133" cy="8094133"/>
                        </a:xfrm>
                        <a:prstGeom prst="rect">
                          <a:avLst/>
                        </a:prstGeom>
                        <a:solidFill>
                          <a:schemeClr val="lt1"/>
                        </a:solidFill>
                        <a:ln w="6350">
                          <a:solidFill>
                            <a:prstClr val="black"/>
                          </a:solidFill>
                        </a:ln>
                      </wps:spPr>
                      <wps:txbx>
                        <w:txbxContent>
                          <w:p w14:paraId="014BE2A7" w14:textId="4B642B9F" w:rsidR="00FF22F6" w:rsidRDefault="00FF22F6"/>
                          <w:p w14:paraId="5CEA61BB" w14:textId="5DDC0C7B" w:rsidR="00FF22F6" w:rsidRDefault="00FF22F6"/>
                          <w:p w14:paraId="5DD7AB31" w14:textId="35CF4ED8" w:rsidR="00FF22F6" w:rsidRDefault="00FF22F6"/>
                          <w:p w14:paraId="6D10785A" w14:textId="2BE60444" w:rsidR="00FF22F6" w:rsidRDefault="00FF22F6"/>
                          <w:p w14:paraId="323E6A03" w14:textId="1F75CF9B" w:rsidR="00FF22F6" w:rsidRDefault="00FF22F6"/>
                          <w:p w14:paraId="05AA30F9" w14:textId="6D2574C1" w:rsidR="00FF22F6" w:rsidRDefault="00FF22F6"/>
                          <w:p w14:paraId="50FD0813" w14:textId="162B9367" w:rsidR="00FF22F6" w:rsidRDefault="00FF22F6"/>
                          <w:p w14:paraId="20C2895F" w14:textId="621CC8C4" w:rsidR="00FF22F6" w:rsidRDefault="00FF22F6"/>
                          <w:p w14:paraId="054EFD72" w14:textId="425DA3A7" w:rsidR="00FF22F6" w:rsidRDefault="00FF22F6"/>
                          <w:p w14:paraId="1D5C2213" w14:textId="7293F5A9" w:rsidR="00FF22F6" w:rsidRDefault="00FF22F6"/>
                          <w:p w14:paraId="31444E87" w14:textId="24856DE2" w:rsidR="00FF22F6" w:rsidRDefault="00FF22F6"/>
                          <w:p w14:paraId="2DD52C9A" w14:textId="661CDDF2" w:rsidR="00FF22F6" w:rsidRDefault="00FF22F6"/>
                          <w:p w14:paraId="77DED5EF" w14:textId="77777777" w:rsidR="00FF22F6" w:rsidRDefault="00FF22F6"/>
                          <w:p w14:paraId="1D377044" w14:textId="67A3A1E2" w:rsidR="00FF22F6" w:rsidRPr="009373A5" w:rsidRDefault="00FF22F6"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FF22F6" w:rsidRDefault="00FF22F6"/>
                          <w:p w14:paraId="2A88A988" w14:textId="57DC8AF7" w:rsidR="00FF22F6" w:rsidRDefault="00FF22F6"/>
                          <w:p w14:paraId="42CC074A" w14:textId="28406864" w:rsidR="00FF22F6" w:rsidRDefault="00FF22F6"/>
                          <w:p w14:paraId="49F19B3F" w14:textId="54DD8E56" w:rsidR="00FF22F6" w:rsidRDefault="00FF22F6"/>
                          <w:p w14:paraId="52AA59E6" w14:textId="6C47B288" w:rsidR="00FF22F6" w:rsidRDefault="00FF22F6"/>
                          <w:p w14:paraId="1598ED6A" w14:textId="26D8C577" w:rsidR="00FF22F6" w:rsidRDefault="00FF22F6"/>
                          <w:p w14:paraId="651C246B" w14:textId="03AE13F0" w:rsidR="00FF22F6" w:rsidRDefault="00FF22F6"/>
                          <w:p w14:paraId="483F835A" w14:textId="479EF121" w:rsidR="00FF22F6" w:rsidRDefault="00FF22F6"/>
                          <w:p w14:paraId="37956C3C" w14:textId="7A660D30" w:rsidR="00FF22F6" w:rsidRDefault="00FF22F6"/>
                          <w:p w14:paraId="3814F102" w14:textId="166EBC43" w:rsidR="00FF22F6" w:rsidRDefault="00FF22F6"/>
                          <w:p w14:paraId="31390459" w14:textId="73689209" w:rsidR="00FF22F6" w:rsidRDefault="00FF22F6"/>
                          <w:p w14:paraId="0DB75CF5" w14:textId="4E75D5E1" w:rsidR="00FF22F6" w:rsidRDefault="00FF22F6"/>
                          <w:p w14:paraId="30701CFF" w14:textId="77777777" w:rsidR="00FF22F6" w:rsidRDefault="00FF22F6"/>
                          <w:p w14:paraId="5E2A372A" w14:textId="4C1CF553" w:rsidR="00FF22F6" w:rsidRPr="006E145B" w:rsidRDefault="00FF22F6"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FF22F6" w:rsidRDefault="00FF22F6"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14" type="#_x0000_t202" style="position:absolute;margin-left:3.6pt;margin-top:-.7pt;width:427.35pt;height:637.35pt;z-index:-2517074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" fillcolor="white [3201]" strokeweight=".5pt">
                <v:textbox>
                  <w:txbxContent>
                    <w:p w14:paraId="014BE2A7" w14:textId="4B642B9F" w:rsidR="00FF22F6" w:rsidRDefault="00FF22F6"/>
                    <w:p w14:paraId="5CEA61BB" w14:textId="5DDC0C7B" w:rsidR="00FF22F6" w:rsidRDefault="00FF22F6"/>
                    <w:p w14:paraId="5DD7AB31" w14:textId="35CF4ED8" w:rsidR="00FF22F6" w:rsidRDefault="00FF22F6"/>
                    <w:p w14:paraId="6D10785A" w14:textId="2BE60444" w:rsidR="00FF22F6" w:rsidRDefault="00FF22F6"/>
                    <w:p w14:paraId="323E6A03" w14:textId="1F75CF9B" w:rsidR="00FF22F6" w:rsidRDefault="00FF22F6"/>
                    <w:p w14:paraId="05AA30F9" w14:textId="6D2574C1" w:rsidR="00FF22F6" w:rsidRDefault="00FF22F6"/>
                    <w:p w14:paraId="50FD0813" w14:textId="162B9367" w:rsidR="00FF22F6" w:rsidRDefault="00FF22F6"/>
                    <w:p w14:paraId="20C2895F" w14:textId="621CC8C4" w:rsidR="00FF22F6" w:rsidRDefault="00FF22F6"/>
                    <w:p w14:paraId="054EFD72" w14:textId="425DA3A7" w:rsidR="00FF22F6" w:rsidRDefault="00FF22F6"/>
                    <w:p w14:paraId="1D5C2213" w14:textId="7293F5A9" w:rsidR="00FF22F6" w:rsidRDefault="00FF22F6"/>
                    <w:p w14:paraId="31444E87" w14:textId="24856DE2" w:rsidR="00FF22F6" w:rsidRDefault="00FF22F6"/>
                    <w:p w14:paraId="2DD52C9A" w14:textId="661CDDF2" w:rsidR="00FF22F6" w:rsidRDefault="00FF22F6"/>
                    <w:p w14:paraId="77DED5EF" w14:textId="77777777" w:rsidR="00FF22F6" w:rsidRDefault="00FF22F6"/>
                    <w:p w14:paraId="1D377044" w14:textId="67A3A1E2" w:rsidR="00FF22F6" w:rsidRPr="009373A5" w:rsidRDefault="00FF22F6"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FF22F6" w:rsidRDefault="00FF22F6"/>
                    <w:p w14:paraId="2A88A988" w14:textId="57DC8AF7" w:rsidR="00FF22F6" w:rsidRDefault="00FF22F6"/>
                    <w:p w14:paraId="42CC074A" w14:textId="28406864" w:rsidR="00FF22F6" w:rsidRDefault="00FF22F6"/>
                    <w:p w14:paraId="49F19B3F" w14:textId="54DD8E56" w:rsidR="00FF22F6" w:rsidRDefault="00FF22F6"/>
                    <w:p w14:paraId="52AA59E6" w14:textId="6C47B288" w:rsidR="00FF22F6" w:rsidRDefault="00FF22F6"/>
                    <w:p w14:paraId="1598ED6A" w14:textId="26D8C577" w:rsidR="00FF22F6" w:rsidRDefault="00FF22F6"/>
                    <w:p w14:paraId="651C246B" w14:textId="03AE13F0" w:rsidR="00FF22F6" w:rsidRDefault="00FF22F6"/>
                    <w:p w14:paraId="483F835A" w14:textId="479EF121" w:rsidR="00FF22F6" w:rsidRDefault="00FF22F6"/>
                    <w:p w14:paraId="37956C3C" w14:textId="7A660D30" w:rsidR="00FF22F6" w:rsidRDefault="00FF22F6"/>
                    <w:p w14:paraId="3814F102" w14:textId="166EBC43" w:rsidR="00FF22F6" w:rsidRDefault="00FF22F6"/>
                    <w:p w14:paraId="31390459" w14:textId="73689209" w:rsidR="00FF22F6" w:rsidRDefault="00FF22F6"/>
                    <w:p w14:paraId="0DB75CF5" w14:textId="4E75D5E1" w:rsidR="00FF22F6" w:rsidRDefault="00FF22F6"/>
                    <w:p w14:paraId="30701CFF" w14:textId="77777777" w:rsidR="00FF22F6" w:rsidRDefault="00FF22F6"/>
                    <w:p w14:paraId="5E2A372A" w14:textId="4C1CF553" w:rsidR="00FF22F6" w:rsidRPr="006E145B" w:rsidRDefault="00FF22F6"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FF22F6" w:rsidRDefault="00FF22F6" w:rsidP="00065DC8"/>
                  </w:txbxContent>
                </v:textbox>
              </v:shape>
            </w:pict>
          </mc:Fallback>
        </mc:AlternateContent>
      </w:r>
    </w:p>
    <w:p w14:paraId="7D419DF3" w14:textId="48EE36F7" w:rsidR="006D61E9" w:rsidRDefault="006D61E9" w:rsidP="00A47469">
      <w:pPr>
        <w:spacing w:line="480" w:lineRule="auto"/>
        <w:rPr>
          <w:rFonts w:ascii="Times New Roman" w:hAnsi="Times New Roman" w:cs="Times New Roman"/>
          <w:sz w:val="24"/>
          <w:szCs w:val="24"/>
        </w:rPr>
      </w:pPr>
    </w:p>
    <w:p w14:paraId="6DC20EDC" w14:textId="75BF8AA1" w:rsidR="0029285A" w:rsidRDefault="00065DC8" w:rsidP="0029285A">
      <w:pPr>
        <w:spacing w:line="480" w:lineRule="auto"/>
        <w:rPr>
          <w:rFonts w:ascii="Times New Roman" w:hAnsi="Times New Roman" w:cs="Times New Roman"/>
          <w:sz w:val="24"/>
          <w:szCs w:val="24"/>
        </w:rPr>
      </w:pPr>
      <w:r>
        <w:rPr>
          <w:noProof/>
        </w:rPr>
        <w:drawing>
          <wp:anchor distT="0" distB="0" distL="114300" distR="114300" simplePos="0" relativeHeight="252088319" behindDoc="0" locked="0" layoutInCell="1" allowOverlap="1" wp14:anchorId="55A6D687" wp14:editId="083B61ED">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7B02B494" w14:textId="410147C1" w:rsidR="0029285A" w:rsidRDefault="0029285A" w:rsidP="0029285A">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92A9CF0" w14:textId="7DD2194F" w:rsidR="00065DC8" w:rsidRPr="00065DC8" w:rsidRDefault="00065DC8" w:rsidP="00065DC8">
      <w:pPr>
        <w:pStyle w:val="Caption"/>
        <w:rPr>
          <w:rFonts w:ascii="Times New Roman" w:hAnsi="Times New Roman" w:cs="Times New Roman"/>
          <w:b/>
          <w:i w:val="0"/>
          <w:color w:val="auto"/>
          <w:sz w:val="24"/>
          <w:szCs w:val="24"/>
        </w:rPr>
      </w:pPr>
      <w:bookmarkStart w:id="136" w:name="_Toc536027538"/>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bookmarkEnd w:id="136"/>
    </w:p>
    <w:p w14:paraId="0F50C0F9" w14:textId="2807D17F" w:rsidR="00377E72" w:rsidRDefault="00377E72" w:rsidP="00377E72"/>
    <w:p w14:paraId="13A54A59" w14:textId="263D0DB9" w:rsidR="00377E72" w:rsidRDefault="00377E72" w:rsidP="00377E72">
      <w:pPr>
        <w:pStyle w:val="Heading4"/>
        <w:spacing w:line="480" w:lineRule="auto"/>
        <w:rPr>
          <w:rFonts w:ascii="Times New Roman" w:hAnsi="Times New Roman" w:cs="Times New Roman"/>
          <w:b/>
          <w:i w:val="0"/>
          <w:color w:val="000000" w:themeColor="text1"/>
          <w:sz w:val="24"/>
          <w:szCs w:val="24"/>
        </w:rPr>
      </w:pPr>
      <w:bookmarkStart w:id="137" w:name="_Toc536028851"/>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greenness of </w:t>
      </w:r>
      <w:r w:rsidR="00880AD0">
        <w:rPr>
          <w:rFonts w:ascii="Times New Roman" w:hAnsi="Times New Roman" w:cs="Times New Roman"/>
          <w:b/>
          <w:i w:val="0"/>
          <w:color w:val="000000" w:themeColor="text1"/>
          <w:sz w:val="24"/>
          <w:szCs w:val="24"/>
        </w:rPr>
        <w:t>plants</w:t>
      </w:r>
      <w:r w:rsidR="00880AD0" w:rsidRPr="00880AD0">
        <w:rPr>
          <w:rFonts w:ascii="Times New Roman" w:hAnsi="Times New Roman" w:cs="Times New Roman"/>
          <w:b/>
          <w:i w:val="0"/>
          <w:color w:val="000000" w:themeColor="text1"/>
          <w:sz w:val="24"/>
          <w:szCs w:val="24"/>
        </w:rPr>
        <w:t xml:space="preserve"> (SPAD meter)</w:t>
      </w:r>
      <w:bookmarkEnd w:id="137"/>
    </w:p>
    <w:p w14:paraId="117D28FA" w14:textId="2019F0AA"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08049" behindDoc="1" locked="0" layoutInCell="1" allowOverlap="1" wp14:anchorId="7F5532B9" wp14:editId="69287DDD">
                <wp:simplePos x="0" y="0"/>
                <wp:positionH relativeFrom="column">
                  <wp:posOffset>62865</wp:posOffset>
                </wp:positionH>
                <wp:positionV relativeFrom="paragraph">
                  <wp:posOffset>2457451</wp:posOffset>
                </wp:positionV>
                <wp:extent cx="4410710" cy="53340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334000"/>
                        </a:xfrm>
                        <a:prstGeom prst="rect">
                          <a:avLst/>
                        </a:prstGeom>
                        <a:solidFill>
                          <a:schemeClr val="lt1"/>
                        </a:solidFill>
                        <a:ln w="6350">
                          <a:solidFill>
                            <a:prstClr val="black"/>
                          </a:solidFill>
                        </a:ln>
                      </wps:spPr>
                      <wps:txbx>
                        <w:txbxContent>
                          <w:p w14:paraId="02277A33" w14:textId="77777777" w:rsidR="00FF22F6" w:rsidRDefault="00FF22F6"/>
                          <w:p w14:paraId="27DB009C" w14:textId="17B31ECA" w:rsidR="00FF22F6" w:rsidRDefault="00FF22F6"/>
                          <w:p w14:paraId="4DB0F51D" w14:textId="18B82930" w:rsidR="00FF22F6" w:rsidRDefault="00FF22F6"/>
                          <w:p w14:paraId="6C10CD22" w14:textId="5B9A821E" w:rsidR="00FF22F6" w:rsidRDefault="00FF22F6"/>
                          <w:p w14:paraId="517EA0F9" w14:textId="01F255C4" w:rsidR="00FF22F6" w:rsidRDefault="00FF22F6"/>
                          <w:p w14:paraId="48D0E37F" w14:textId="10B447D3" w:rsidR="00FF22F6" w:rsidRDefault="00FF22F6"/>
                          <w:p w14:paraId="6F34151C" w14:textId="3C1ABA80" w:rsidR="00FF22F6" w:rsidRDefault="00FF22F6"/>
                          <w:p w14:paraId="66EDFD99" w14:textId="77777777" w:rsidR="00FF22F6" w:rsidRDefault="00FF22F6" w:rsidP="005F3A8C">
                            <w:pPr>
                              <w:pStyle w:val="ListParagraph"/>
                              <w:numPr>
                                <w:ilvl w:val="0"/>
                                <w:numId w:val="26"/>
                              </w:numPr>
                              <w:spacing w:line="480" w:lineRule="auto"/>
                              <w:rPr>
                                <w:b/>
                                <w:color w:val="000000" w:themeColor="text1"/>
                              </w:rPr>
                            </w:pPr>
                          </w:p>
                          <w:p w14:paraId="508CBC3F" w14:textId="7E8F9FAF" w:rsidR="00FF22F6" w:rsidRPr="005F3A8C" w:rsidRDefault="00FF22F6"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FF22F6" w:rsidRDefault="00FF22F6" w:rsidP="005F3A8C"/>
                          <w:p w14:paraId="379AF91E" w14:textId="4F53D2C2" w:rsidR="00FF22F6" w:rsidRDefault="00FF22F6" w:rsidP="005F3A8C"/>
                          <w:p w14:paraId="5DC934AA" w14:textId="0AF655F2" w:rsidR="00FF22F6" w:rsidRDefault="00FF22F6" w:rsidP="005F3A8C"/>
                          <w:p w14:paraId="274BE5E1" w14:textId="25BEAEB9" w:rsidR="00FF22F6" w:rsidRDefault="00FF22F6" w:rsidP="005F3A8C"/>
                          <w:p w14:paraId="1F41BBB6" w14:textId="37CAFA0D" w:rsidR="00FF22F6" w:rsidRDefault="00FF22F6" w:rsidP="005F3A8C"/>
                          <w:p w14:paraId="00E7A2C3" w14:textId="515BC4BE" w:rsidR="00FF22F6" w:rsidRDefault="00FF22F6" w:rsidP="005F3A8C"/>
                          <w:p w14:paraId="489785D0" w14:textId="77F56B3A" w:rsidR="00FF22F6" w:rsidRDefault="00FF22F6" w:rsidP="005F3A8C"/>
                          <w:p w14:paraId="4FE28011" w14:textId="77777777" w:rsidR="00FF22F6" w:rsidRDefault="00FF22F6" w:rsidP="005F3A8C"/>
                          <w:p w14:paraId="0732C3DB" w14:textId="64C76109" w:rsidR="00FF22F6" w:rsidRPr="005F3A8C" w:rsidRDefault="00FF22F6" w:rsidP="005F3A8C">
                            <w:pPr>
                              <w:pStyle w:val="ListParagraph"/>
                              <w:numPr>
                                <w:ilvl w:val="0"/>
                                <w:numId w:val="28"/>
                              </w:numPr>
                            </w:pPr>
                            <w:r w:rsidRPr="005F3A8C">
                              <w:rPr>
                                <w:b/>
                                <w:color w:val="000000" w:themeColor="text1"/>
                              </w:rPr>
                              <w:t>Leaf greenness of plants at 42 DAE in variety Bg 374</w:t>
                            </w:r>
                          </w:p>
                          <w:p w14:paraId="17893E96" w14:textId="77777777" w:rsidR="00FF22F6" w:rsidRDefault="00FF22F6" w:rsidP="005F3A8C"/>
                          <w:p w14:paraId="62AE374F" w14:textId="104682EC"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15" type="#_x0000_t202" style="position:absolute;left:0;text-align:left;margin-left:4.95pt;margin-top:193.5pt;width:347.3pt;height:420pt;z-index:-2517084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" fillcolor="white [3201]" strokeweight=".5pt">
                <v:textbox>
                  <w:txbxContent>
                    <w:p w14:paraId="02277A33" w14:textId="77777777" w:rsidR="00FF22F6" w:rsidRDefault="00FF22F6"/>
                    <w:p w14:paraId="27DB009C" w14:textId="17B31ECA" w:rsidR="00FF22F6" w:rsidRDefault="00FF22F6"/>
                    <w:p w14:paraId="4DB0F51D" w14:textId="18B82930" w:rsidR="00FF22F6" w:rsidRDefault="00FF22F6"/>
                    <w:p w14:paraId="6C10CD22" w14:textId="5B9A821E" w:rsidR="00FF22F6" w:rsidRDefault="00FF22F6"/>
                    <w:p w14:paraId="517EA0F9" w14:textId="01F255C4" w:rsidR="00FF22F6" w:rsidRDefault="00FF22F6"/>
                    <w:p w14:paraId="48D0E37F" w14:textId="10B447D3" w:rsidR="00FF22F6" w:rsidRDefault="00FF22F6"/>
                    <w:p w14:paraId="6F34151C" w14:textId="3C1ABA80" w:rsidR="00FF22F6" w:rsidRDefault="00FF22F6"/>
                    <w:p w14:paraId="66EDFD99" w14:textId="77777777" w:rsidR="00FF22F6" w:rsidRDefault="00FF22F6" w:rsidP="005F3A8C">
                      <w:pPr>
                        <w:pStyle w:val="ListParagraph"/>
                        <w:numPr>
                          <w:ilvl w:val="0"/>
                          <w:numId w:val="26"/>
                        </w:numPr>
                        <w:spacing w:line="480" w:lineRule="auto"/>
                        <w:rPr>
                          <w:b/>
                          <w:color w:val="000000" w:themeColor="text1"/>
                        </w:rPr>
                      </w:pPr>
                    </w:p>
                    <w:p w14:paraId="508CBC3F" w14:textId="7E8F9FAF" w:rsidR="00FF22F6" w:rsidRPr="005F3A8C" w:rsidRDefault="00FF22F6"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FF22F6" w:rsidRDefault="00FF22F6" w:rsidP="005F3A8C"/>
                    <w:p w14:paraId="379AF91E" w14:textId="4F53D2C2" w:rsidR="00FF22F6" w:rsidRDefault="00FF22F6" w:rsidP="005F3A8C"/>
                    <w:p w14:paraId="5DC934AA" w14:textId="0AF655F2" w:rsidR="00FF22F6" w:rsidRDefault="00FF22F6" w:rsidP="005F3A8C"/>
                    <w:p w14:paraId="274BE5E1" w14:textId="25BEAEB9" w:rsidR="00FF22F6" w:rsidRDefault="00FF22F6" w:rsidP="005F3A8C"/>
                    <w:p w14:paraId="1F41BBB6" w14:textId="37CAFA0D" w:rsidR="00FF22F6" w:rsidRDefault="00FF22F6" w:rsidP="005F3A8C"/>
                    <w:p w14:paraId="00E7A2C3" w14:textId="515BC4BE" w:rsidR="00FF22F6" w:rsidRDefault="00FF22F6" w:rsidP="005F3A8C"/>
                    <w:p w14:paraId="489785D0" w14:textId="77F56B3A" w:rsidR="00FF22F6" w:rsidRDefault="00FF22F6" w:rsidP="005F3A8C"/>
                    <w:p w14:paraId="4FE28011" w14:textId="77777777" w:rsidR="00FF22F6" w:rsidRDefault="00FF22F6" w:rsidP="005F3A8C"/>
                    <w:p w14:paraId="0732C3DB" w14:textId="64C76109" w:rsidR="00FF22F6" w:rsidRPr="005F3A8C" w:rsidRDefault="00FF22F6" w:rsidP="005F3A8C">
                      <w:pPr>
                        <w:pStyle w:val="ListParagraph"/>
                        <w:numPr>
                          <w:ilvl w:val="0"/>
                          <w:numId w:val="28"/>
                        </w:numPr>
                      </w:pPr>
                      <w:r w:rsidRPr="005F3A8C">
                        <w:rPr>
                          <w:b/>
                          <w:color w:val="000000" w:themeColor="text1"/>
                        </w:rPr>
                        <w:t>Leaf greenness of plants at 42 DAE in variety Bg 374</w:t>
                      </w:r>
                    </w:p>
                    <w:p w14:paraId="17893E96" w14:textId="77777777" w:rsidR="00FF22F6" w:rsidRDefault="00FF22F6" w:rsidP="005F3A8C"/>
                    <w:p w14:paraId="62AE374F" w14:textId="104682EC" w:rsidR="00FF22F6" w:rsidRDefault="00FF22F6"/>
                  </w:txbxContent>
                </v:textbox>
              </v:shape>
            </w:pict>
          </mc:Fallback>
        </mc:AlternateContent>
      </w:r>
      <w:r>
        <w:rPr>
          <w:noProof/>
        </w:rPr>
        <w:drawing>
          <wp:anchor distT="0" distB="0" distL="114300" distR="114300" simplePos="0" relativeHeight="252078079" behindDoc="0" locked="0" layoutInCell="1" allowOverlap="1" wp14:anchorId="48188790" wp14:editId="51716D09">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345D448D" w:rsidR="00377E72" w:rsidRPr="00797C9F" w:rsidRDefault="00377E72" w:rsidP="00377E72">
      <w:pPr>
        <w:spacing w:line="480" w:lineRule="auto"/>
      </w:pPr>
    </w:p>
    <w:p w14:paraId="5A3A7893" w14:textId="431BB9E4" w:rsidR="00377E72" w:rsidRPr="00990EEE" w:rsidRDefault="00377E72" w:rsidP="00377E72">
      <w:pPr>
        <w:spacing w:line="480" w:lineRule="auto"/>
        <w:rPr>
          <w:rFonts w:ascii="Times New Roman" w:hAnsi="Times New Roman" w:cs="Times New Roman"/>
          <w:sz w:val="24"/>
          <w:szCs w:val="24"/>
        </w:rPr>
      </w:pPr>
    </w:p>
    <w:p w14:paraId="103092B8" w14:textId="34A91555" w:rsidR="00377E72" w:rsidRDefault="00377E72" w:rsidP="00377E72">
      <w:pPr>
        <w:pStyle w:val="Caption"/>
      </w:pPr>
    </w:p>
    <w:p w14:paraId="3279653A" w14:textId="375273BD" w:rsidR="00377E72" w:rsidRDefault="00377E72" w:rsidP="00377E72">
      <w:pPr>
        <w:pStyle w:val="Caption"/>
      </w:pPr>
    </w:p>
    <w:p w14:paraId="762D2760" w14:textId="4F54DA77" w:rsidR="00377E72" w:rsidRDefault="00377E72" w:rsidP="00377E72">
      <w:pPr>
        <w:pStyle w:val="Caption"/>
      </w:pPr>
    </w:p>
    <w:p w14:paraId="3D4C8EC1" w14:textId="04ADD462" w:rsidR="00377E72" w:rsidRDefault="005F3A8C" w:rsidP="00377E72">
      <w:pPr>
        <w:pStyle w:val="Caption"/>
      </w:pPr>
      <w:r>
        <w:rPr>
          <w:noProof/>
        </w:rPr>
        <mc:AlternateContent>
          <mc:Choice Requires="wps">
            <w:drawing>
              <wp:anchor distT="0" distB="0" distL="114300" distR="114300" simplePos="0" relativeHeight="252089343" behindDoc="0" locked="0" layoutInCell="1" allowOverlap="1" wp14:anchorId="1A9B8485" wp14:editId="0770E5BD">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FF22F6" w:rsidRPr="00EF55DD" w:rsidRDefault="00FF22F6">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16" type="#_x0000_t202" style="position:absolute;margin-left:31.95pt;margin-top:20.8pt;width:59.4pt;height:21pt;z-index:2520893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JidPaDMCAABcBAAADgAAAAAAAAAAAAAA&#10;AAAuAgAAZHJzL2Uyb0RvYy54bWxQSwECLQAUAAYACAAAACEAK32rweAAAAAIAQAADwAAAAAAAAAA&#10;AAAAAACNBAAAZHJzL2Rvd25yZXYueG1sUEsFBgAAAAAEAAQA8wAAAJoFAAAAAA==&#10;" filled="f" stroked="f" strokeweight=".5pt">
                <v:textbox>
                  <w:txbxContent>
                    <w:p w14:paraId="01D2F7E2" w14:textId="6032E41C" w:rsidR="00FF22F6" w:rsidRPr="00EF55DD" w:rsidRDefault="00FF22F6">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18E5F8A3" w:rsidR="00377E72" w:rsidRDefault="00377E72" w:rsidP="00377E72">
      <w:pPr>
        <w:pStyle w:val="Caption"/>
      </w:pPr>
    </w:p>
    <w:p w14:paraId="413A9798" w14:textId="71EB769D" w:rsidR="00377E72" w:rsidRDefault="00377E72" w:rsidP="00377E72">
      <w:pPr>
        <w:pStyle w:val="Caption"/>
      </w:pPr>
    </w:p>
    <w:p w14:paraId="7FD673D0" w14:textId="2B5C494C" w:rsidR="00377E72" w:rsidRDefault="005F3A8C" w:rsidP="00377E72">
      <w:pPr>
        <w:pStyle w:val="Caption"/>
      </w:pPr>
      <w:r>
        <w:rPr>
          <w:noProof/>
        </w:rPr>
        <w:drawing>
          <wp:anchor distT="0" distB="0" distL="114300" distR="114300" simplePos="0" relativeHeight="252079103" behindDoc="0" locked="0" layoutInCell="1" allowOverlap="1" wp14:anchorId="03CB0237" wp14:editId="112A339E">
            <wp:simplePos x="0" y="0"/>
            <wp:positionH relativeFrom="margin">
              <wp:posOffset>314325</wp:posOffset>
            </wp:positionH>
            <wp:positionV relativeFrom="paragraph">
              <wp:posOffset>151765</wp:posOffset>
            </wp:positionV>
            <wp:extent cx="3870960" cy="217932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2091391" behindDoc="0" locked="0" layoutInCell="1" allowOverlap="1" wp14:anchorId="6736B537" wp14:editId="1B0AF178">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FF22F6" w:rsidRPr="00EF55DD" w:rsidRDefault="00FF22F6"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17" type="#_x0000_t202" style="position:absolute;margin-left:31.95pt;margin-top:11.1pt;width:59.4pt;height:21pt;z-index:25209139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HJ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DaOmHJMwIAAFwEAAAOAAAAAAAAAAAAAAAA&#10;AC4CAABkcnMvZTJvRG9jLnhtbFBLAQItABQABgAIAAAAIQDTvanj3wAAAAgBAAAPAAAAAAAAAAAA&#10;AAAAAI0EAABkcnMvZG93bnJldi54bWxQSwUGAAAAAAQABADzAAAAmQUAAAAA&#10;" filled="f" stroked="f" strokeweight=".5pt">
                <v:textbox>
                  <w:txbxContent>
                    <w:p w14:paraId="11062AC1" w14:textId="66779E07" w:rsidR="00FF22F6" w:rsidRPr="00EF55DD" w:rsidRDefault="00FF22F6"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B72A35D" w14:textId="71A7EBBD" w:rsidR="00795C52" w:rsidRDefault="00795C52" w:rsidP="00795C5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1628F496" w14:textId="0B0E5D1E" w:rsidR="00795C52" w:rsidRPr="00795C52" w:rsidRDefault="00795C52" w:rsidP="00795C52">
      <w:pPr>
        <w:pStyle w:val="Caption"/>
        <w:rPr>
          <w:rFonts w:ascii="Times New Roman" w:hAnsi="Times New Roman" w:cs="Times New Roman"/>
          <w:b/>
          <w:i w:val="0"/>
          <w:color w:val="auto"/>
          <w:sz w:val="24"/>
          <w:szCs w:val="24"/>
        </w:rPr>
      </w:pPr>
      <w:bookmarkStart w:id="138" w:name="_Toc536027539"/>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bookmarkEnd w:id="138"/>
    </w:p>
    <w:p w14:paraId="63C9F5FD" w14:textId="7A5E7E87" w:rsidR="00795C52" w:rsidRDefault="00795C52" w:rsidP="00795C52">
      <w:pPr>
        <w:pStyle w:val="Caption"/>
      </w:pPr>
    </w:p>
    <w:p w14:paraId="2515DF98" w14:textId="28CC472E" w:rsidR="00E4361D" w:rsidRDefault="00D620CA" w:rsidP="00E4361D">
      <w:pPr>
        <w:pStyle w:val="Heading1"/>
        <w:jc w:val="center"/>
        <w:rPr>
          <w:rFonts w:ascii="Times New Roman" w:hAnsi="Times New Roman" w:cs="Times New Roman"/>
          <w:b/>
          <w:color w:val="auto"/>
          <w:sz w:val="24"/>
          <w:szCs w:val="24"/>
        </w:rPr>
      </w:pPr>
      <w:bookmarkStart w:id="139" w:name="_Toc536028852"/>
      <w:r w:rsidRPr="00E4361D">
        <w:rPr>
          <w:rFonts w:ascii="Times New Roman" w:hAnsi="Times New Roman" w:cs="Times New Roman"/>
          <w:b/>
          <w:color w:val="auto"/>
          <w:sz w:val="24"/>
          <w:szCs w:val="24"/>
        </w:rPr>
        <w:lastRenderedPageBreak/>
        <w:t>CONCLUSION</w:t>
      </w:r>
      <w:r>
        <w:rPr>
          <w:rFonts w:ascii="Times New Roman" w:hAnsi="Times New Roman" w:cs="Times New Roman"/>
          <w:b/>
          <w:color w:val="auto"/>
          <w:sz w:val="24"/>
          <w:szCs w:val="24"/>
        </w:rPr>
        <w:t>S</w:t>
      </w:r>
      <w:bookmarkEnd w:id="139"/>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00395BAE"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should be given with the technical knowledge about the proper management practices to follow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219CEAFC" w14:textId="6826F588" w:rsidR="007B46E9" w:rsidRDefault="007B46E9" w:rsidP="00E4361D">
      <w:pPr>
        <w:spacing w:line="480" w:lineRule="auto"/>
        <w:rPr>
          <w:rFonts w:ascii="Times New Roman" w:hAnsi="Times New Roman" w:cs="Times New Roman"/>
          <w:sz w:val="24"/>
          <w:szCs w:val="24"/>
        </w:rPr>
      </w:pPr>
    </w:p>
    <w:p w14:paraId="39A640F7" w14:textId="77777777" w:rsidR="008E402C" w:rsidRDefault="008E402C" w:rsidP="00E4361D">
      <w:pPr>
        <w:spacing w:line="480" w:lineRule="auto"/>
        <w:rPr>
          <w:rFonts w:ascii="Times New Roman" w:hAnsi="Times New Roman" w:cs="Times New Roman"/>
          <w:sz w:val="24"/>
          <w:szCs w:val="24"/>
        </w:rPr>
      </w:pPr>
    </w:p>
    <w:p w14:paraId="3A066FAB" w14:textId="0E1B11D4" w:rsidR="005F63DD" w:rsidRDefault="00CE1D43" w:rsidP="0000410E">
      <w:pPr>
        <w:pStyle w:val="Caption"/>
        <w:jc w:val="center"/>
        <w:outlineLvl w:val="0"/>
        <w:rPr>
          <w:rFonts w:ascii="Times New Roman" w:hAnsi="Times New Roman" w:cs="Times New Roman"/>
          <w:b/>
          <w:i w:val="0"/>
          <w:color w:val="000000" w:themeColor="text1"/>
          <w:sz w:val="24"/>
          <w:szCs w:val="24"/>
        </w:rPr>
      </w:pPr>
      <w:bookmarkStart w:id="140" w:name="_Toc536028853"/>
      <w:r w:rsidRPr="00491EE8">
        <w:rPr>
          <w:rFonts w:ascii="Times New Roman" w:hAnsi="Times New Roman" w:cs="Times New Roman"/>
          <w:b/>
          <w:i w:val="0"/>
          <w:color w:val="000000" w:themeColor="text1"/>
          <w:sz w:val="24"/>
          <w:szCs w:val="24"/>
        </w:rPr>
        <w:lastRenderedPageBreak/>
        <w:t>REFFERENCES</w:t>
      </w:r>
      <w:bookmarkEnd w:id="140"/>
    </w:p>
    <w:p w14:paraId="155FEA79" w14:textId="2BA5278C" w:rsidR="007C2194" w:rsidRPr="00C335D3" w:rsidRDefault="00FD2C78"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b/>
          <w:i/>
          <w:color w:val="000000" w:themeColor="text1"/>
          <w:sz w:val="24"/>
          <w:szCs w:val="24"/>
        </w:rPr>
        <w:fldChar w:fldCharType="begin" w:fldLock="1"/>
      </w:r>
      <w:r w:rsidRPr="00C335D3">
        <w:rPr>
          <w:rFonts w:ascii="Times New Roman" w:hAnsi="Times New Roman" w:cs="Times New Roman"/>
          <w:b/>
          <w:i/>
          <w:color w:val="000000" w:themeColor="text1"/>
          <w:sz w:val="24"/>
          <w:szCs w:val="24"/>
        </w:rPr>
        <w:instrText xml:space="preserve">ADDIN Mendeley Bibliography CSL_BIBLIOGRAPHY </w:instrText>
      </w:r>
      <w:r w:rsidRPr="00C335D3">
        <w:rPr>
          <w:rFonts w:ascii="Times New Roman" w:hAnsi="Times New Roman" w:cs="Times New Roman"/>
          <w:b/>
          <w:i/>
          <w:color w:val="000000" w:themeColor="text1"/>
          <w:sz w:val="24"/>
          <w:szCs w:val="24"/>
        </w:rPr>
        <w:fldChar w:fldCharType="separate"/>
      </w:r>
      <w:r w:rsidR="007C2194" w:rsidRPr="00C335D3">
        <w:rPr>
          <w:rFonts w:ascii="Times New Roman" w:hAnsi="Times New Roman" w:cs="Times New Roman"/>
          <w:noProof/>
          <w:sz w:val="24"/>
          <w:szCs w:val="24"/>
        </w:rPr>
        <w:t xml:space="preserve">Akbar, N., Jabran, K., Habib, T., 2007. Comparison of different Planting Methods for Optimization of plant population of fine rice ( </w:t>
      </w:r>
      <w:r w:rsidR="007C2194" w:rsidRPr="00C335D3">
        <w:rPr>
          <w:rFonts w:ascii="Times New Roman" w:hAnsi="Times New Roman" w:cs="Times New Roman"/>
          <w:i/>
          <w:noProof/>
          <w:sz w:val="24"/>
          <w:szCs w:val="24"/>
        </w:rPr>
        <w:t>Oryza sativa</w:t>
      </w:r>
      <w:r w:rsidR="007C2194" w:rsidRPr="00C335D3">
        <w:rPr>
          <w:rFonts w:ascii="Times New Roman" w:hAnsi="Times New Roman" w:cs="Times New Roman"/>
          <w:noProof/>
          <w:sz w:val="24"/>
          <w:szCs w:val="24"/>
        </w:rPr>
        <w:t xml:space="preserve"> L .) in Punjab (Parkistan). Parkistan Journal of Agricultural Science. 44, 597–599.</w:t>
      </w:r>
    </w:p>
    <w:p w14:paraId="1BB2E047" w14:textId="645E96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3852BFBD" w14:textId="53A360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ram, M., 2004. Inheritance of seed and seedling vigor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University of Arid Agriculture, Rawalpindi, Pakistan, 179-185.</w:t>
      </w:r>
    </w:p>
    <w:p w14:paraId="59927520" w14:textId="3AD41D9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2A420B1" w14:textId="070E243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wal, A., Ziauddin, A.T.M., 2013. Present status of rice transplanter use for paddy cultivation in Bangladesh. Bangladesh Agricultural University</w:t>
      </w:r>
      <w:r w:rsidR="00D240F8" w:rsidRPr="00C335D3">
        <w:rPr>
          <w:rFonts w:ascii="Times New Roman" w:hAnsi="Times New Roman" w:cs="Times New Roman"/>
          <w:noProof/>
          <w:sz w:val="24"/>
          <w:szCs w:val="24"/>
        </w:rPr>
        <w:t>,</w:t>
      </w:r>
      <w:r w:rsidR="00D240F8" w:rsidRPr="00C335D3">
        <w:rPr>
          <w:rFonts w:ascii="Times New Roman" w:hAnsi="Times New Roman" w:cs="Times New Roman"/>
          <w:sz w:val="24"/>
          <w:szCs w:val="24"/>
        </w:rPr>
        <w:t xml:space="preserve"> </w:t>
      </w:r>
      <w:r w:rsidR="00D240F8" w:rsidRPr="00C335D3">
        <w:rPr>
          <w:rFonts w:ascii="Times New Roman" w:hAnsi="Times New Roman" w:cs="Times New Roman"/>
          <w:noProof/>
          <w:sz w:val="24"/>
          <w:szCs w:val="24"/>
        </w:rPr>
        <w:t>Mymensingh, Parkistan. 2-15</w:t>
      </w:r>
      <w:r w:rsidRPr="00C335D3">
        <w:rPr>
          <w:rFonts w:ascii="Times New Roman" w:hAnsi="Times New Roman" w:cs="Times New Roman"/>
          <w:noProof/>
          <w:sz w:val="24"/>
          <w:szCs w:val="24"/>
        </w:rPr>
        <w:t>.</w:t>
      </w:r>
      <w:r w:rsidR="00D240F8" w:rsidRPr="00C335D3">
        <w:rPr>
          <w:rFonts w:ascii="Times New Roman" w:hAnsi="Times New Roman" w:cs="Times New Roman"/>
          <w:noProof/>
          <w:sz w:val="24"/>
          <w:szCs w:val="24"/>
        </w:rPr>
        <w:t xml:space="preserve"> </w:t>
      </w:r>
    </w:p>
    <w:p w14:paraId="4D871EDC" w14:textId="621D7E3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hmad, M., Ashraf, M.M., Ali, I., 2011. Effect of different transplanting methods on paddy yield and its components at farmer’s field in rice zone of Punjab. </w:t>
      </w:r>
      <w:r w:rsidRPr="00C335D3">
        <w:rPr>
          <w:rFonts w:ascii="Times New Roman" w:hAnsi="Times New Roman" w:cs="Times New Roman"/>
          <w:sz w:val="24"/>
          <w:szCs w:val="24"/>
        </w:rPr>
        <w:t>Journal of Animal and Plant Sciences</w:t>
      </w:r>
      <w:r w:rsidRPr="00C335D3">
        <w:rPr>
          <w:rFonts w:ascii="Times New Roman" w:hAnsi="Times New Roman" w:cs="Times New Roman"/>
          <w:noProof/>
          <w:sz w:val="24"/>
          <w:szCs w:val="24"/>
        </w:rPr>
        <w:t>. 21, 498–502.</w:t>
      </w:r>
    </w:p>
    <w:p w14:paraId="53B7C1BA" w14:textId="33367C1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00D240F8" w:rsidRPr="00C335D3">
        <w:rPr>
          <w:rFonts w:ascii="Times New Roman" w:hAnsi="Times New Roman" w:cs="Times New Roman"/>
          <w:noProof/>
          <w:sz w:val="24"/>
          <w:szCs w:val="24"/>
        </w:rPr>
        <w:t>Parkistan Journal of Agricultural Science</w:t>
      </w:r>
      <w:r w:rsidRPr="00C335D3">
        <w:rPr>
          <w:rFonts w:ascii="Times New Roman" w:hAnsi="Times New Roman" w:cs="Times New Roman"/>
          <w:noProof/>
          <w:sz w:val="24"/>
          <w:szCs w:val="24"/>
        </w:rPr>
        <w:t>. 45, 432–438.</w:t>
      </w:r>
    </w:p>
    <w:p w14:paraId="4B8FD45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loch, A.W., Soomro, A.M., Javed, M. a., Ahmed, M., Bughio, H.R., Bughio, M.S., Mastoi, .N. N., 2002. Optimum Plant Density for High Yield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w:t>
      </w:r>
      <w:r w:rsidRPr="00C335D3">
        <w:rPr>
          <w:rFonts w:ascii="Times New Roman" w:hAnsi="Times New Roman" w:cs="Times New Roman"/>
          <w:noProof/>
          <w:sz w:val="24"/>
          <w:szCs w:val="24"/>
        </w:rPr>
        <w:lastRenderedPageBreak/>
        <w:t>Asian J. Plant Sci. 1, 25–27. https://doi.org/10.3923/ajps.2002.25.27</w:t>
      </w:r>
    </w:p>
    <w:p w14:paraId="0B72E1FA" w14:textId="7CC27FCD"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ndara, H., 2012. FAO blamed for spread of chronic kidney disease [WWW Document]. Sunday Times. URL http://www.sundaytimes.lk/121021/news/fao-blamed-for-spread-of-chronic-kidney-disease-17441.html (accessed 10.17.18). </w:t>
      </w:r>
      <w:r w:rsidR="00B70B36" w:rsidRPr="00C335D3">
        <w:rPr>
          <w:rFonts w:ascii="Times New Roman" w:hAnsi="Times New Roman" w:cs="Times New Roman"/>
          <w:noProof/>
          <w:sz w:val="24"/>
          <w:szCs w:val="24"/>
        </w:rPr>
        <w:t xml:space="preserve"> </w:t>
      </w:r>
    </w:p>
    <w:p w14:paraId="50B2D560" w14:textId="202DC59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ndara, R.M.U.S., Silva, Y.M.S.H.I.U. De, Dissanayaka, H.M.M.K.K.H., 2017. Rice Varieties Suitable for Machine Transplanting in Rajanganaya.</w:t>
      </w:r>
      <w:r w:rsidR="00E07BE1" w:rsidRPr="00C335D3">
        <w:rPr>
          <w:rFonts w:ascii="Times New Roman" w:hAnsi="Times New Roman" w:cs="Times New Roman"/>
          <w:sz w:val="24"/>
          <w:szCs w:val="24"/>
        </w:rPr>
        <w:t xml:space="preserve"> Opening Minds: Research for Sustainable Development</w:t>
      </w:r>
      <w:r w:rsidRPr="00C335D3">
        <w:rPr>
          <w:rFonts w:ascii="Times New Roman" w:hAnsi="Times New Roman" w:cs="Times New Roman"/>
          <w:noProof/>
          <w:sz w:val="24"/>
          <w:szCs w:val="24"/>
        </w:rPr>
        <w:t>. 407–409.</w:t>
      </w:r>
    </w:p>
    <w:p w14:paraId="4C4D23DB" w14:textId="77777777"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ruah, D.C., Goswami, N.G., Saikia, R., R, 2001. Performance of an eight-row self propelled paddy transplanter. </w:t>
      </w:r>
      <w:r w:rsidRPr="00C335D3">
        <w:rPr>
          <w:rFonts w:ascii="Times New Roman" w:hAnsi="Times New Roman" w:cs="Times New Roman"/>
          <w:sz w:val="24"/>
          <w:szCs w:val="24"/>
        </w:rPr>
        <w:t>Journal of agricultural engineering</w:t>
      </w:r>
      <w:r w:rsidRPr="00C335D3">
        <w:rPr>
          <w:rFonts w:ascii="Times New Roman" w:hAnsi="Times New Roman" w:cs="Times New Roman"/>
          <w:noProof/>
          <w:sz w:val="24"/>
          <w:szCs w:val="24"/>
        </w:rPr>
        <w:t>. 38, 66–72.</w:t>
      </w:r>
    </w:p>
    <w:p w14:paraId="500F0B17" w14:textId="75556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utista, E.U., Javier, E.F., 2008. Rice Production Practices. </w:t>
      </w:r>
      <w:r w:rsidR="00486A7A" w:rsidRPr="00C335D3">
        <w:rPr>
          <w:rFonts w:ascii="Times New Roman" w:hAnsi="Times New Roman" w:cs="Times New Roman"/>
          <w:sz w:val="24"/>
          <w:szCs w:val="24"/>
        </w:rPr>
        <w:t>Research Paper Series No. 2008-02</w:t>
      </w:r>
      <w:r w:rsidRPr="00C335D3">
        <w:rPr>
          <w:rFonts w:ascii="Times New Roman" w:hAnsi="Times New Roman" w:cs="Times New Roman"/>
          <w:noProof/>
          <w:sz w:val="24"/>
          <w:szCs w:val="24"/>
        </w:rPr>
        <w:t>. 2</w:t>
      </w:r>
      <w:r w:rsidR="00486A7A" w:rsidRPr="00C335D3">
        <w:rPr>
          <w:rFonts w:ascii="Times New Roman" w:hAnsi="Times New Roman" w:cs="Times New Roman"/>
          <w:noProof/>
          <w:sz w:val="24"/>
          <w:szCs w:val="24"/>
        </w:rPr>
        <w:t>, 6-14.</w:t>
      </w:r>
    </w:p>
    <w:p w14:paraId="01FDF4A6" w14:textId="03CC100A" w:rsidR="00F52891" w:rsidRPr="00C335D3" w:rsidRDefault="00F5289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ehera, B.K., 2000. Investigations on puddled soil characteristics in relation to performance of self propelled rice transplanter. G. B. Pant University of Agriculture &amp; Technology, Pantnagar, India. 6-38.</w:t>
      </w:r>
    </w:p>
    <w:p w14:paraId="055F24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2DF6AB37"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6B13221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8. Economics and Social Statistics of Sri Lanka.</w:t>
      </w:r>
    </w:p>
    <w:p w14:paraId="580EABC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7. National Output, Expenditure and Income.</w:t>
      </w:r>
    </w:p>
    <w:p w14:paraId="45E10E1E" w14:textId="3D52243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heng, Y.G., 2000. The condition of extension and service of the rice production technique in China.China Rice, </w:t>
      </w:r>
      <w:r w:rsidR="001B5622" w:rsidRPr="00C335D3">
        <w:rPr>
          <w:rFonts w:ascii="Times New Roman" w:hAnsi="Times New Roman" w:cs="Times New Roman"/>
          <w:noProof/>
          <w:sz w:val="24"/>
          <w:szCs w:val="24"/>
        </w:rPr>
        <w:t>I</w:t>
      </w:r>
      <w:r w:rsidRPr="00C335D3">
        <w:rPr>
          <w:rFonts w:ascii="Times New Roman" w:hAnsi="Times New Roman" w:cs="Times New Roman"/>
          <w:noProof/>
          <w:sz w:val="24"/>
          <w:szCs w:val="24"/>
        </w:rPr>
        <w:t xml:space="preserve">n: Pandey, S., Mortimer, M., Wade, L., Tuong, T.P., Lopez, K., </w:t>
      </w:r>
      <w:r w:rsidRPr="00C335D3">
        <w:rPr>
          <w:rFonts w:ascii="Times New Roman" w:hAnsi="Times New Roman" w:cs="Times New Roman"/>
          <w:noProof/>
          <w:sz w:val="24"/>
          <w:szCs w:val="24"/>
        </w:rPr>
        <w:lastRenderedPageBreak/>
        <w:t>Hardy, B. (Eds.), Direct Sseding: Reserach Issues and Opportunities. Proceedings of the International Workshop on Direct Seeding in Asian Systems: Strategic Researcg Issues and Opportunities. International Rice Research Institute, Philippines., Los Banos, pp. 21–24.</w:t>
      </w:r>
    </w:p>
    <w:p w14:paraId="65E77567"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layton, S., 2010. 50 years of Rice Science for a better world-and it’s just the start. Rice Today,IRRI pp.12.</w:t>
      </w:r>
    </w:p>
    <w:p w14:paraId="5BC9D88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bookmarkStart w:id="141" w:name="_Hlk536009321"/>
      <w:r w:rsidRPr="00C335D3">
        <w:rPr>
          <w:rFonts w:ascii="Times New Roman" w:hAnsi="Times New Roman" w:cs="Times New Roman"/>
          <w:noProof/>
          <w:sz w:val="24"/>
          <w:szCs w:val="24"/>
        </w:rPr>
        <w:t>DailyFT, 2013. Hayleys empowers greater productivity via mechanised rice transplanter [WWW Document]. URL http://www.ft.lk/article/188536/Hayleys-empowers-greater-productivity-via-mechanised-rice-transplanter (accessed 1.23.19).</w:t>
      </w:r>
    </w:p>
    <w:bookmarkEnd w:id="141"/>
    <w:p w14:paraId="68758ED8" w14:textId="77777777" w:rsidR="00B72141" w:rsidRPr="00C335D3" w:rsidRDefault="00B721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as, F.C., 2012. Status and prospects of mechanization in rice. Rice Knowledge Management Portal. 7, 1–24.</w:t>
      </w:r>
    </w:p>
    <w:p w14:paraId="1E66D6DB" w14:textId="7B150E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epartment of census and statistics, 2016. Paddy statistics 2015/2016 Maha season.</w:t>
      </w:r>
    </w:p>
    <w:p w14:paraId="1F4FD53F" w14:textId="77777777" w:rsidR="00A6604B" w:rsidRPr="00C335D3" w:rsidRDefault="00A6604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eseo, N., 2012. Early vigor traits in selected upland and rainfed lowland Rice ( Oryza sativa L .) Genotypes. University of the Philippines Los Banos. 4-11. </w:t>
      </w:r>
    </w:p>
    <w:p w14:paraId="35D44B1C"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2C523595" w14:textId="718B978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w:t>
      </w:r>
      <w:r w:rsidR="00A6604B" w:rsidRPr="00C335D3">
        <w:rPr>
          <w:rFonts w:ascii="Times New Roman" w:hAnsi="Times New Roman" w:cs="Times New Roman"/>
          <w:noProof/>
          <w:sz w:val="24"/>
          <w:szCs w:val="24"/>
        </w:rPr>
        <w:t>epartment of Agriculture</w:t>
      </w:r>
      <w:r w:rsidR="005E5876" w:rsidRPr="00C335D3">
        <w:rPr>
          <w:rFonts w:ascii="Times New Roman" w:hAnsi="Times New Roman" w:cs="Times New Roman"/>
          <w:noProof/>
          <w:sz w:val="24"/>
          <w:szCs w:val="24"/>
        </w:rPr>
        <w:t xml:space="preserve"> Sri Lanka</w:t>
      </w:r>
      <w:r w:rsidRPr="00C335D3">
        <w:rPr>
          <w:rFonts w:ascii="Times New Roman" w:hAnsi="Times New Roman" w:cs="Times New Roman"/>
          <w:noProof/>
          <w:sz w:val="24"/>
          <w:szCs w:val="24"/>
        </w:rPr>
        <w:t>, 2017. Rice Cultivation. Publication unit of Agriculture, Gannoruwa</w:t>
      </w:r>
      <w:r w:rsidR="005E5876" w:rsidRPr="00C335D3">
        <w:rPr>
          <w:rFonts w:ascii="Times New Roman" w:hAnsi="Times New Roman" w:cs="Times New Roman"/>
          <w:noProof/>
          <w:sz w:val="24"/>
          <w:szCs w:val="24"/>
        </w:rPr>
        <w:t>. 27-28</w:t>
      </w:r>
      <w:r w:rsidRPr="00C335D3">
        <w:rPr>
          <w:rFonts w:ascii="Times New Roman" w:hAnsi="Times New Roman" w:cs="Times New Roman"/>
          <w:noProof/>
          <w:sz w:val="24"/>
          <w:szCs w:val="24"/>
        </w:rPr>
        <w:t>.</w:t>
      </w:r>
    </w:p>
    <w:p w14:paraId="68DE68BF" w14:textId="71A2EA6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ushani, A.L., Sandika, S.N., 2009. Growth Performance of Rice Sector : </w:t>
      </w:r>
      <w:r w:rsidR="005E5876" w:rsidRPr="00C335D3">
        <w:rPr>
          <w:rFonts w:ascii="Times New Roman" w:hAnsi="Times New Roman" w:cs="Times New Roman"/>
          <w:noProof/>
          <w:sz w:val="24"/>
          <w:szCs w:val="24"/>
        </w:rPr>
        <w:t>T</w:t>
      </w:r>
      <w:r w:rsidRPr="00C335D3">
        <w:rPr>
          <w:rFonts w:ascii="Times New Roman" w:hAnsi="Times New Roman" w:cs="Times New Roman"/>
          <w:noProof/>
          <w:sz w:val="24"/>
          <w:szCs w:val="24"/>
        </w:rPr>
        <w:t xml:space="preserve">he Present Scenario in Sri Lanka. </w:t>
      </w:r>
      <w:r w:rsidR="005E5876" w:rsidRPr="00C335D3">
        <w:rPr>
          <w:rFonts w:ascii="Times New Roman" w:hAnsi="Times New Roman" w:cs="Times New Roman"/>
          <w:sz w:val="24"/>
          <w:szCs w:val="24"/>
        </w:rPr>
        <w:t>Tropical Agricultural Research and Extension</w:t>
      </w:r>
      <w:r w:rsidRPr="00C335D3">
        <w:rPr>
          <w:rFonts w:ascii="Times New Roman" w:hAnsi="Times New Roman" w:cs="Times New Roman"/>
          <w:noProof/>
          <w:sz w:val="24"/>
          <w:szCs w:val="24"/>
        </w:rPr>
        <w:t>. 12, 71–76.</w:t>
      </w:r>
    </w:p>
    <w:p w14:paraId="37655C80" w14:textId="425641F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conomynext, 2016. Sri Lanka raises rice productivity with Korean technology [WWW Document]</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URL</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https://economynext.com/Sri</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Lanka</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aises</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ice</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productivity</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with</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Korean</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 xml:space="preserve">technology-3-5503-.html (accessed 1.23.19). </w:t>
      </w:r>
    </w:p>
    <w:p w14:paraId="469A70AB" w14:textId="4A3D42C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Esfahani, M., Abbasi, H.R.A., Rabiei, B., Kavousi, M., 2008. Improvement of nitrogen management in rice paddy fields using chlorophyll meter (SPAD). Paddy Water Environ</w:t>
      </w:r>
      <w:r w:rsidR="001A538A" w:rsidRPr="00C335D3">
        <w:rPr>
          <w:rFonts w:ascii="Times New Roman" w:hAnsi="Times New Roman" w:cs="Times New Roman"/>
          <w:noProof/>
          <w:sz w:val="24"/>
          <w:szCs w:val="24"/>
        </w:rPr>
        <w:t>ment</w:t>
      </w:r>
      <w:r w:rsidRPr="00C335D3">
        <w:rPr>
          <w:rFonts w:ascii="Times New Roman" w:hAnsi="Times New Roman" w:cs="Times New Roman"/>
          <w:noProof/>
          <w:sz w:val="24"/>
          <w:szCs w:val="24"/>
        </w:rPr>
        <w:t xml:space="preserve">. 6, 181–188. </w:t>
      </w:r>
    </w:p>
    <w:p w14:paraId="484312B6" w14:textId="77777777" w:rsidR="001A538A" w:rsidRPr="00C335D3" w:rsidRDefault="001A538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Fan, Y., Song, Y., Septiningsih, E.M., Prasetiyono, J., Lubis, E., Tai, T.H., Tjubaryat, T., Moeljopawiro, S., McCouch, S.R., 2003. Effect of differentplanting methods and nitrogen levels on growth and yield of rice.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 363–368.</w:t>
      </w:r>
    </w:p>
    <w:p w14:paraId="2674090C" w14:textId="77777777" w:rsidR="001E2AE1"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 Sri Lanka, 2012. FAO Country programming framework 2013-2017 Sri Lanka. 4-5.</w:t>
      </w:r>
    </w:p>
    <w:p w14:paraId="382F1F5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rooq, U., Sheikh, A.D., Iqbal, M., Bashir, A., Anwar, Z., 2001. Diffusion Possibilities of Mechanical Rice Transplanters. Int. J. Agric. Biol. 17–20.</w:t>
      </w:r>
    </w:p>
    <w:p w14:paraId="02D311A6" w14:textId="4887E7F2" w:rsidR="007C2194"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w:t>
      </w:r>
      <w:r w:rsidR="007C2194" w:rsidRPr="00C335D3">
        <w:rPr>
          <w:rFonts w:ascii="Times New Roman" w:hAnsi="Times New Roman" w:cs="Times New Roman"/>
          <w:noProof/>
          <w:sz w:val="24"/>
          <w:szCs w:val="24"/>
        </w:rPr>
        <w:t xml:space="preserve"> United Nations, 2000. Bridging the rice yield gap in the Asia-Pacific Region, FAO. Bangkok, Thailand</w:t>
      </w:r>
      <w:r w:rsidRPr="00C335D3">
        <w:rPr>
          <w:rFonts w:ascii="Times New Roman" w:hAnsi="Times New Roman" w:cs="Times New Roman"/>
          <w:noProof/>
          <w:sz w:val="24"/>
          <w:szCs w:val="24"/>
        </w:rPr>
        <w:t>. 135-146</w:t>
      </w:r>
      <w:r w:rsidR="007C2194" w:rsidRPr="00C335D3">
        <w:rPr>
          <w:rFonts w:ascii="Times New Roman" w:hAnsi="Times New Roman" w:cs="Times New Roman"/>
          <w:noProof/>
          <w:sz w:val="24"/>
          <w:szCs w:val="24"/>
        </w:rPr>
        <w:t>.</w:t>
      </w:r>
    </w:p>
    <w:p w14:paraId="7658BF2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0B028F64" w14:textId="483F2BCC" w:rsidR="007C2194" w:rsidRPr="00C335D3" w:rsidRDefault="002141EE"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aikward, P.B., Shahare, P.U., Pathak, S.V., Aware, V.V., 2015. Development and performance evaluation of four row self propelled paddy transplanter. College of Agriculture Engineering and Technology, Dapoli,India. 8</w:t>
      </w:r>
      <w:r w:rsidR="00744AD5" w:rsidRPr="00C335D3">
        <w:rPr>
          <w:rFonts w:ascii="Times New Roman" w:hAnsi="Times New Roman" w:cs="Times New Roman"/>
          <w:noProof/>
          <w:sz w:val="24"/>
          <w:szCs w:val="24"/>
        </w:rPr>
        <w:t>(</w:t>
      </w:r>
      <w:r w:rsidRPr="00C335D3">
        <w:rPr>
          <w:rFonts w:ascii="Times New Roman" w:hAnsi="Times New Roman" w:cs="Times New Roman"/>
          <w:noProof/>
          <w:sz w:val="24"/>
          <w:szCs w:val="24"/>
        </w:rPr>
        <w:t>1</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4.</w:t>
      </w:r>
      <w:r w:rsidR="007C2194" w:rsidRPr="00C335D3">
        <w:rPr>
          <w:rFonts w:ascii="Times New Roman" w:hAnsi="Times New Roman" w:cs="Times New Roman"/>
          <w:noProof/>
          <w:sz w:val="24"/>
          <w:szCs w:val="24"/>
        </w:rPr>
        <w:t xml:space="preserve"> </w:t>
      </w:r>
    </w:p>
    <w:p w14:paraId="7C43B336" w14:textId="5A3F1AD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hosh, A., Suman, K.K., 2011. Exploring seedling vigour for post flood stand establishment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under flood prone waterlogged deepwater condition.</w:t>
      </w:r>
      <w:r w:rsidR="002141EE"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Indian Journal of Agricultural Sciences</w:t>
      </w:r>
      <w:r w:rsidRPr="00C335D3">
        <w:rPr>
          <w:rFonts w:ascii="Times New Roman" w:hAnsi="Times New Roman" w:cs="Times New Roman"/>
          <w:noProof/>
          <w:sz w:val="24"/>
          <w:szCs w:val="24"/>
        </w:rPr>
        <w:t>. 81, 371–373.</w:t>
      </w:r>
    </w:p>
    <w:p w14:paraId="4C3F0E2F" w14:textId="7B05A4D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Gorgy, R.N., 2012. </w:t>
      </w:r>
      <w:r w:rsidR="002141EE" w:rsidRPr="00C335D3">
        <w:rPr>
          <w:rFonts w:ascii="Times New Roman" w:hAnsi="Times New Roman" w:cs="Times New Roman"/>
          <w:noProof/>
          <w:sz w:val="24"/>
          <w:szCs w:val="24"/>
        </w:rPr>
        <w:t>Performance of transplanted hybrid rice varieties under different seed rates and nitrogen levels</w:t>
      </w:r>
      <w:r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Journal of Plant Production</w:t>
      </w:r>
      <w:r w:rsidRPr="00C335D3">
        <w:rPr>
          <w:rFonts w:ascii="Times New Roman" w:hAnsi="Times New Roman" w:cs="Times New Roman"/>
          <w:noProof/>
          <w:sz w:val="24"/>
          <w:szCs w:val="24"/>
        </w:rPr>
        <w:t>. 3, 75–89.</w:t>
      </w:r>
    </w:p>
    <w:p w14:paraId="2FFAA64B" w14:textId="7777777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Gunawardana, W.G.N., Ariyaratne, M., Bandaranayake, P., Marambe, B., 2013. Control of Echinochloa colona in aerobic rice: effect of different rates of seed paddy and post-plant herbicides in the dry zone of Sri Lanka., in: Bakar, B.H., Kurniadie, D., Tjitrosoedrirdjo, S. (Eds.), The Role of Weed Science in Supporting Food Security by 2020. Weed Science Society of Indonesia, Indonesia, pp. 431–437.</w:t>
      </w:r>
    </w:p>
    <w:p w14:paraId="44C5D5E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3746F748" w14:textId="5A84A51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assan Akhgari, 2013. Assessment of direct seeded and transplanting methods of rice cultivars in the northern part of Iran.</w:t>
      </w:r>
      <w:r w:rsidRPr="00C335D3">
        <w:rPr>
          <w:rFonts w:ascii="Times New Roman" w:hAnsi="Times New Roman" w:cs="Times New Roman"/>
          <w:sz w:val="24"/>
          <w:szCs w:val="24"/>
        </w:rPr>
        <w:t xml:space="preserve"> International Journal of Pharmaceutical sciences and Business management</w:t>
      </w:r>
      <w:r w:rsidRPr="00C335D3">
        <w:rPr>
          <w:rFonts w:ascii="Times New Roman" w:hAnsi="Times New Roman" w:cs="Times New Roman"/>
          <w:noProof/>
          <w:sz w:val="24"/>
          <w:szCs w:val="24"/>
        </w:rPr>
        <w:t>. 1, 1–18.</w:t>
      </w:r>
    </w:p>
    <w:p w14:paraId="7C54826D" w14:textId="774F8C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enegedara GM, 2002. Agricultural </w:t>
      </w:r>
      <w:r w:rsidR="001C209C" w:rsidRPr="00C335D3">
        <w:rPr>
          <w:rFonts w:ascii="Times New Roman" w:hAnsi="Times New Roman" w:cs="Times New Roman"/>
          <w:noProof/>
          <w:sz w:val="24"/>
          <w:szCs w:val="24"/>
        </w:rPr>
        <w:t>p</w:t>
      </w:r>
      <w:r w:rsidRPr="00C335D3">
        <w:rPr>
          <w:rFonts w:ascii="Times New Roman" w:hAnsi="Times New Roman" w:cs="Times New Roman"/>
          <w:noProof/>
          <w:sz w:val="24"/>
          <w:szCs w:val="24"/>
        </w:rPr>
        <w:t>olicy reforms in paddy sector in Sri Lanka. An over view. Sri Lankan, J. Agrar. Stud. 10, 26–34.</w:t>
      </w:r>
    </w:p>
    <w:p w14:paraId="511C87B5" w14:textId="6F8EC74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ill, J.E., Bochchi, S., Clampet, W.S., Bayen, D.E., 1990. Direct seeded rice in the temperate climates of Australia, Italy and the United Satates, in: Direct Seeded Flooded Rice in the Tropics. IRRI, Seoul,Korea</w:t>
      </w:r>
      <w:r w:rsidR="001C209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102.</w:t>
      </w:r>
    </w:p>
    <w:p w14:paraId="7AB7C125"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imeda, M., 1994. Cultivation technique of rice nurseling seeding: Review of research papers and its future implementation. </w:t>
      </w:r>
      <w:r w:rsidRPr="00C335D3">
        <w:rPr>
          <w:rFonts w:ascii="Times New Roman" w:hAnsi="Times New Roman" w:cs="Times New Roman"/>
          <w:sz w:val="24"/>
          <w:szCs w:val="24"/>
        </w:rPr>
        <w:t>Agriculture and Horticulture</w:t>
      </w:r>
      <w:r w:rsidRPr="00C335D3">
        <w:rPr>
          <w:rFonts w:ascii="Times New Roman" w:hAnsi="Times New Roman" w:cs="Times New Roman"/>
          <w:noProof/>
          <w:sz w:val="24"/>
          <w:szCs w:val="24"/>
        </w:rPr>
        <w:t>. 69, 679–683.</w:t>
      </w:r>
    </w:p>
    <w:p w14:paraId="60AD0182"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hikawa, K., Ishi, R., 1974. Gas exchange characteristics of ‘young’ rice seedlings raised in box. Crop Sci. Soc. Japan 43, 5–6.</w:t>
      </w:r>
    </w:p>
    <w:p w14:paraId="681FC698" w14:textId="2541341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51789ECA"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30F42DEF"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Illangakoon, T.K., Piyasiri, C.H., Kumar, V., 2017. Impact of varieties, spacing and seedling management on growth and yield of mechanicaly transplanted rice.</w:t>
      </w:r>
      <w:r w:rsidRPr="00C335D3">
        <w:rPr>
          <w:rFonts w:ascii="Times New Roman" w:hAnsi="Times New Roman" w:cs="Times New Roman"/>
          <w:sz w:val="24"/>
          <w:szCs w:val="24"/>
        </w:rPr>
        <w:t xml:space="preserve"> Annals of Sri Lanka Department of Agriculture 2017</w:t>
      </w:r>
      <w:r w:rsidRPr="00C335D3">
        <w:rPr>
          <w:rFonts w:ascii="Times New Roman" w:hAnsi="Times New Roman" w:cs="Times New Roman"/>
          <w:noProof/>
          <w:sz w:val="24"/>
          <w:szCs w:val="24"/>
        </w:rPr>
        <w:t>. 19, 112–128.</w:t>
      </w:r>
    </w:p>
    <w:p w14:paraId="343A3F44"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3999D57E" w14:textId="2FD64B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a. Transplanting - IRRI Rice Knowledge Bank [WWW Document]. URL http://knowledgebank.irri.org/stepbystepproduction/growth/planting/transplanting</w:t>
      </w:r>
      <w:r w:rsidR="00FF6D41" w:rsidRPr="00C335D3">
        <w:rPr>
          <w:rFonts w:ascii="Times New Roman" w:hAnsi="Times New Roman" w:cs="Times New Roman"/>
          <w:noProof/>
          <w:sz w:val="24"/>
          <w:szCs w:val="24"/>
        </w:rPr>
        <w:t>/</w:t>
      </w:r>
      <w:r w:rsidRPr="00C335D3">
        <w:rPr>
          <w:rFonts w:ascii="Times New Roman" w:hAnsi="Times New Roman" w:cs="Times New Roman"/>
          <w:noProof/>
          <w:sz w:val="24"/>
          <w:szCs w:val="24"/>
        </w:rPr>
        <w:t>mechanical-transplanting (accessed 9.7.18).</w:t>
      </w:r>
    </w:p>
    <w:p w14:paraId="5DA008AE" w14:textId="5E045E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b. Direct seeding - IRRI Rice Knowledge Bank [WWW Document]. URL http://www.knowledgebank.irri.org/stepbystepproduction/growth/planting/direct-seeding#wet-direct-seeding (accessed 11.28.18).</w:t>
      </w:r>
    </w:p>
    <w:p w14:paraId="5F79E71B" w14:textId="6B781A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c. Transplanting - IRRI Rice Knowledge Bank [WWW Document]. URL http://www.knowledgebank.irri.org/stepbystepproduction/growth/planting/transplanting (accessed 1.17.19).</w:t>
      </w:r>
    </w:p>
    <w:p w14:paraId="62A3E63A"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d. Manual transplanting - IRRI Rice Knowledge Bank [WWW Document]. URL http://www.knowledgebank.irri.org/training/fact-sheets/crop-establishment/manual-transplanting (accessed 12.2.18).</w:t>
      </w:r>
    </w:p>
    <w:p w14:paraId="44C41CBB" w14:textId="7AC353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2009. Planting the Rice</w:t>
      </w:r>
      <w:r w:rsidR="001D07DD" w:rsidRPr="00C335D3">
        <w:rPr>
          <w:rFonts w:ascii="Times New Roman" w:hAnsi="Times New Roman" w:cs="Times New Roman"/>
          <w:noProof/>
          <w:sz w:val="24"/>
          <w:szCs w:val="24"/>
        </w:rPr>
        <w:t xml:space="preserve"> - IRRI Rice Knowledge Bank </w:t>
      </w:r>
      <w:r w:rsidRPr="00C335D3">
        <w:rPr>
          <w:rFonts w:ascii="Times New Roman" w:hAnsi="Times New Roman" w:cs="Times New Roman"/>
          <w:noProof/>
          <w:sz w:val="24"/>
          <w:szCs w:val="24"/>
        </w:rPr>
        <w:t xml:space="preserve"> [WWW Document]. URL</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http://www.knowledgebank.irri.org/riceproduction/Transplanting (accessed 12.1.18).</w:t>
      </w:r>
    </w:p>
    <w:p w14:paraId="328F0DB9" w14:textId="15EE348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07. Rice Production Manual</w:t>
      </w:r>
      <w:r w:rsidR="0091428C" w:rsidRPr="00C335D3">
        <w:rPr>
          <w:rFonts w:ascii="Times New Roman" w:hAnsi="Times New Roman" w:cs="Times New Roman"/>
          <w:noProof/>
          <w:sz w:val="24"/>
          <w:szCs w:val="24"/>
        </w:rPr>
        <w:t>.</w:t>
      </w:r>
    </w:p>
    <w:p w14:paraId="350E393D" w14:textId="18F8D62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D.T., Rahman, M.D., Shakilur, M.D. Rahman, Kim, Y., 2016a. Investigation on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lective </w:t>
      </w:r>
      <w:r w:rsidR="0091428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echanization for </w:t>
      </w:r>
      <w:r w:rsidR="0091428C" w:rsidRPr="00C335D3">
        <w:rPr>
          <w:rFonts w:ascii="Times New Roman" w:hAnsi="Times New Roman" w:cs="Times New Roman"/>
          <w:noProof/>
          <w:sz w:val="24"/>
          <w:szCs w:val="24"/>
        </w:rPr>
        <w:t>w</w:t>
      </w:r>
      <w:r w:rsidRPr="00C335D3">
        <w:rPr>
          <w:rFonts w:ascii="Times New Roman" w:hAnsi="Times New Roman" w:cs="Times New Roman"/>
          <w:noProof/>
          <w:sz w:val="24"/>
          <w:szCs w:val="24"/>
        </w:rPr>
        <w:t xml:space="preserve">et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ason </w:t>
      </w:r>
      <w:r w:rsidR="0091428C" w:rsidRPr="00C335D3">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91428C"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ultivation in Bangladesh. </w:t>
      </w:r>
      <w:r w:rsidR="0091428C" w:rsidRPr="00C335D3">
        <w:rPr>
          <w:rFonts w:ascii="Times New Roman" w:hAnsi="Times New Roman" w:cs="Times New Roman"/>
          <w:sz w:val="24"/>
          <w:szCs w:val="24"/>
        </w:rPr>
        <w:t>Journal of Biosystems Engineering</w:t>
      </w:r>
      <w:r w:rsidRPr="00C335D3">
        <w:rPr>
          <w:rFonts w:ascii="Times New Roman" w:hAnsi="Times New Roman" w:cs="Times New Roman"/>
          <w:noProof/>
          <w:sz w:val="24"/>
          <w:szCs w:val="24"/>
        </w:rPr>
        <w:t>. 41, 294–303.</w:t>
      </w:r>
    </w:p>
    <w:p w14:paraId="1D3C6838" w14:textId="77777777" w:rsidR="00BE1DCB" w:rsidRPr="00C335D3" w:rsidRDefault="00BE1DC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7DB6BA7D" w14:textId="3B12F90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Islam, A.K.M.S., Islam, M.T., Rabbani, M.A., Rahman, M.A., Ziaur Rahman, A.B.M., 2015a. Commercial mechanical rice transplanting under public private partnership in Bangladesh. </w:t>
      </w:r>
      <w:r w:rsidR="00BE1DCB" w:rsidRPr="00C335D3">
        <w:rPr>
          <w:rFonts w:ascii="Times New Roman" w:hAnsi="Times New Roman" w:cs="Times New Roman"/>
          <w:sz w:val="24"/>
          <w:szCs w:val="24"/>
        </w:rPr>
        <w:t>Journal of Bioscience and Agriculture Research</w:t>
      </w:r>
      <w:r w:rsidRPr="00C335D3">
        <w:rPr>
          <w:rFonts w:ascii="Times New Roman" w:hAnsi="Times New Roman" w:cs="Times New Roman"/>
          <w:noProof/>
          <w:sz w:val="24"/>
          <w:szCs w:val="24"/>
        </w:rPr>
        <w:t>. 6, 501–511. https://doi.org/10.18801/jbar.060115.60</w:t>
      </w:r>
    </w:p>
    <w:p w14:paraId="661D4BBD" w14:textId="3F91DD9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Khan, M.A.I., 2017. Effect of row spacing of Rice transplanter on seedling requirement and grain yield. </w:t>
      </w:r>
      <w:r w:rsidR="00BE1DCB" w:rsidRPr="00C335D3">
        <w:rPr>
          <w:rFonts w:ascii="Times New Roman" w:hAnsi="Times New Roman" w:cs="Times New Roman"/>
          <w:sz w:val="24"/>
          <w:szCs w:val="24"/>
        </w:rPr>
        <w:t>International Journal of Science and Technology</w:t>
      </w:r>
      <w:r w:rsidRPr="00C335D3">
        <w:rPr>
          <w:rFonts w:ascii="Times New Roman" w:hAnsi="Times New Roman" w:cs="Times New Roman"/>
          <w:noProof/>
          <w:sz w:val="24"/>
          <w:szCs w:val="24"/>
        </w:rPr>
        <w:t>. 44, 2562–2573.</w:t>
      </w:r>
    </w:p>
    <w:p w14:paraId="0CEF7518" w14:textId="76531B8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I., 2016b. Techno-economic performance of 4-row self-propelled mechanical rice transplanter at farmers field in Bangladesh.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xml:space="preserve">. 27, 369. </w:t>
      </w:r>
    </w:p>
    <w:p w14:paraId="596BCE9E"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T., 2015b. Evaluation of mechanical rice transplanter in cold season at farmers. Banani, Dhaka.</w:t>
      </w:r>
    </w:p>
    <w:p w14:paraId="17E26662" w14:textId="67E951A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T., Salam, M.A., 2017. Effect of number of seedlings hill-1 on the yield and yield contributing characters of short duration Aman rice cultivars.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28, 279–286. https://doi.org/10.3329/pa.v28i4.36367</w:t>
      </w:r>
    </w:p>
    <w:p w14:paraId="637E6F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0477416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Krishna, A., Biradarpatil, N.K., 2009. Influence of seedling age and spacing on seed yield and quality of short duration rice under system of rice intensification cultivation *. System 22, 53–55.</w:t>
      </w:r>
    </w:p>
    <w:p w14:paraId="6E15EE87" w14:textId="57DA1E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al, M., Roy, R.K., 1996. Effect of nursery seeding density and fertilizer on seedling growth and yeild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t>
      </w:r>
      <w:r w:rsidR="00B424BB"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 41, 642–644.</w:t>
      </w:r>
    </w:p>
    <w:p w14:paraId="65D9C0FA" w14:textId="77777777"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C820523" w14:textId="6C8E4DCD"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Central Bank of Sri Lanka, 2017. Second Quarter 2017 Central Bank of Sri Lanka </w:t>
      </w:r>
      <w:bookmarkStart w:id="142" w:name="_Hlk536018767"/>
      <w:r w:rsidRPr="00C335D3">
        <w:rPr>
          <w:rFonts w:ascii="Times New Roman" w:hAnsi="Times New Roman" w:cs="Times New Roman"/>
          <w:noProof/>
          <w:sz w:val="24"/>
          <w:szCs w:val="24"/>
        </w:rPr>
        <w:t>[WWW Document]. URL https://www.cbsl.gov.lk (accessed 11.6.18).</w:t>
      </w:r>
    </w:p>
    <w:p w14:paraId="2A4BA1CB" w14:textId="0B93B00F" w:rsidR="007B2DCF" w:rsidRPr="00C335D3" w:rsidRDefault="007B2DC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Jamil, M., Hussain, A., 2003. Effect of different planting methods and nitrogen levels on growthand yield of rice (Basmati·385).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8), 1419–1432.</w:t>
      </w:r>
    </w:p>
    <w:bookmarkEnd w:id="142"/>
    <w:p w14:paraId="527AF6B1"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ouisiana, A., 2009. Understanding seeding rates, recommended planting rates and pure live seed (PLS). Technical Notes. 1–2.</w:t>
      </w:r>
    </w:p>
    <w:p w14:paraId="214725EB" w14:textId="5FAEA1F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mun, M.A.A., Rana, M.M., Mridha, A.J., 2013. Tray Soil Management in Raising Seedlings for Rice Transplanter. </w:t>
      </w:r>
      <w:r w:rsidR="00213557" w:rsidRPr="00C335D3">
        <w:rPr>
          <w:rFonts w:ascii="Times New Roman" w:hAnsi="Times New Roman" w:cs="Times New Roman"/>
          <w:sz w:val="24"/>
          <w:szCs w:val="24"/>
        </w:rPr>
        <w:t>Canadian Journal of pure and applied sciences</w:t>
      </w:r>
      <w:r w:rsidRPr="00C335D3">
        <w:rPr>
          <w:rFonts w:ascii="Times New Roman" w:hAnsi="Times New Roman" w:cs="Times New Roman"/>
          <w:noProof/>
          <w:sz w:val="24"/>
          <w:szCs w:val="24"/>
        </w:rPr>
        <w:t>. 7, 2481–2489.</w:t>
      </w:r>
    </w:p>
    <w:p w14:paraId="418678EB" w14:textId="0C4D52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nes, G.S., Dixit, A., Singh, A., Mahal, J.S., Mahajan, G., 2013. Feasibility of Mechanical Transplanter for Paddy Transplanting in Punjab. </w:t>
      </w:r>
      <w:r w:rsidR="00213557" w:rsidRPr="00C335D3">
        <w:rPr>
          <w:rFonts w:ascii="Times New Roman" w:hAnsi="Times New Roman" w:cs="Times New Roman"/>
          <w:sz w:val="24"/>
          <w:szCs w:val="24"/>
        </w:rPr>
        <w:t>Agricultural mechanization in Asia, Africa &amp; Latin America</w:t>
      </w:r>
      <w:r w:rsidRPr="00C335D3">
        <w:rPr>
          <w:rFonts w:ascii="Times New Roman" w:hAnsi="Times New Roman" w:cs="Times New Roman"/>
          <w:noProof/>
          <w:sz w:val="24"/>
          <w:szCs w:val="24"/>
        </w:rPr>
        <w:t>. 44, 14–17.</w:t>
      </w:r>
    </w:p>
    <w:p w14:paraId="4B73CCA3"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njappa, K., Kataraki, N.G., 2004. Use of Drum Seeder and Transplanter for Increasing Rice Profitability. Karnataka Journal of Agricultural Sciences. 17, 682–685.</w:t>
      </w:r>
    </w:p>
    <w:p w14:paraId="5A46F379"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rambe, B., 2009. Weedy rice: evolution, threats, and management. </w:t>
      </w:r>
      <w:r w:rsidRPr="00C335D3">
        <w:rPr>
          <w:rFonts w:ascii="Times New Roman" w:hAnsi="Times New Roman" w:cs="Times New Roman"/>
          <w:sz w:val="24"/>
          <w:szCs w:val="24"/>
        </w:rPr>
        <w:t>Tropical Agriculturist</w:t>
      </w:r>
      <w:r w:rsidRPr="00C335D3">
        <w:rPr>
          <w:rFonts w:ascii="Times New Roman" w:hAnsi="Times New Roman" w:cs="Times New Roman"/>
          <w:noProof/>
          <w:sz w:val="24"/>
          <w:szCs w:val="24"/>
        </w:rPr>
        <w:t>. 157, 11–15.</w:t>
      </w:r>
    </w:p>
    <w:p w14:paraId="70724D36" w14:textId="77777777" w:rsidR="007B05E9" w:rsidRPr="00C335D3" w:rsidRDefault="007B05E9"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hew, G.V., 2015. Standardization of media for tray nursery technique in rice. Faculty of Agriculture, Kerala Agricultural University, Thrissur, India. 3-20 .</w:t>
      </w:r>
    </w:p>
    <w:p w14:paraId="7960050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suo, T., Hoshikawa, K., 1993. Sience of therice plant : morphology.</w:t>
      </w:r>
    </w:p>
    <w:p w14:paraId="73ADC0AC" w14:textId="5DB47D1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ishra, A., Salokhe, V.M., 2008. Seedling characteristics and the early growth of transplanted rice under different water regimes. </w:t>
      </w:r>
      <w:r w:rsidR="007B05E9" w:rsidRPr="00C335D3">
        <w:rPr>
          <w:rFonts w:ascii="Times New Roman" w:hAnsi="Times New Roman" w:cs="Times New Roman"/>
          <w:sz w:val="24"/>
          <w:szCs w:val="24"/>
        </w:rPr>
        <w:t>Experimental Agriculture</w:t>
      </w:r>
      <w:r w:rsidRPr="00C335D3">
        <w:rPr>
          <w:rFonts w:ascii="Times New Roman" w:hAnsi="Times New Roman" w:cs="Times New Roman"/>
          <w:noProof/>
          <w:sz w:val="24"/>
          <w:szCs w:val="24"/>
        </w:rPr>
        <w:t>. 44, 365–383. https://doi.org/10.1017/S0014479708006388</w:t>
      </w:r>
    </w:p>
    <w:p w14:paraId="6BC56C4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0FD90D3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4DC837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chit, M.M., n.d. Effect of seedling growth vigour on yield of triticale. Barley. Wheat Triticale Newsl. 1, 16.</w:t>
      </w:r>
    </w:p>
    <w:p w14:paraId="6AAD5F6C" w14:textId="380FB1C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aklang, K., Shu, F., Nathabut, K., 1996. Growth of rice cultivars by direct seeding and transplanting under upland and lowland conditions. </w:t>
      </w:r>
      <w:r w:rsidR="007B05E9" w:rsidRPr="00C335D3">
        <w:rPr>
          <w:rFonts w:ascii="Times New Roman" w:hAnsi="Times New Roman" w:cs="Times New Roman"/>
          <w:sz w:val="24"/>
          <w:szCs w:val="24"/>
        </w:rPr>
        <w:t>Field Crops Research</w:t>
      </w:r>
      <w:r w:rsidRPr="00C335D3">
        <w:rPr>
          <w:rFonts w:ascii="Times New Roman" w:hAnsi="Times New Roman" w:cs="Times New Roman"/>
          <w:noProof/>
          <w:sz w:val="24"/>
          <w:szCs w:val="24"/>
        </w:rPr>
        <w:t>. 48, 115–123. https://doi.org/10.1016/S0378-4290(96)01029-5</w:t>
      </w:r>
    </w:p>
    <w:p w14:paraId="1832AC9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egalur, R.B., Halepyati, A.S., 2017. Growth and Yield of Machine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Age and Number of Seedlings 6, 376–385.</w:t>
      </w:r>
    </w:p>
    <w:p w14:paraId="6B140E72" w14:textId="6358AF0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OECD, 1999. Consensus document on the biology of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Rice). Technical Report ENV/JM/MONO(99)26. </w:t>
      </w:r>
      <w:r w:rsidR="007B05E9" w:rsidRPr="00C335D3">
        <w:rPr>
          <w:rFonts w:ascii="Times New Roman" w:hAnsi="Times New Roman" w:cs="Times New Roman"/>
          <w:sz w:val="24"/>
          <w:szCs w:val="24"/>
        </w:rPr>
        <w:t>Series on Harmonization of Regulatory Oversight in Biotechnology</w:t>
      </w:r>
      <w:r w:rsidRPr="00C335D3">
        <w:rPr>
          <w:rFonts w:ascii="Times New Roman" w:hAnsi="Times New Roman" w:cs="Times New Roman"/>
          <w:noProof/>
          <w:sz w:val="24"/>
          <w:szCs w:val="24"/>
        </w:rPr>
        <w:t>. 1–52. https://doi.org/10.1107/S2056989015015029</w:t>
      </w:r>
    </w:p>
    <w:p w14:paraId="78DBADEE" w14:textId="282948DF" w:rsidR="00935A4A"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 xml:space="preserve">Oparka, K.J., Gates, P.J., 1982. Origin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WW Document]. URL https://farmer.gov.in/imagedefault/pestanddiseasescrops/rice (accessed 1.23.19).</w:t>
      </w:r>
    </w:p>
    <w:p w14:paraId="3BA1C80C" w14:textId="1EAC71D5" w:rsidR="007C2194"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13C1D9B2"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Pandey, S., Velasco, L., Fukai, S., 2000. Economics of direct seeding in Asia: patterns of adoption and research priorities, in: Pandey, S., Mortimer, M., Wade, L., Tuong, T.P., Lopez, K., Hardy, B. (Eds.), Direct Seeding:Research Issues and Opportunities. pp. 3–12.</w:t>
      </w:r>
    </w:p>
    <w:p w14:paraId="16964DC1" w14:textId="252D139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athania, R., Shekhar, J., Rana, S.S., Sharma, S., 2016. Evaluation of seeding rates of rice nursery on seedling vigour and its effect on crop productivity under system of rice intensification. </w:t>
      </w:r>
      <w:r w:rsidR="00A8778D" w:rsidRPr="00C335D3">
        <w:rPr>
          <w:rFonts w:ascii="Times New Roman" w:hAnsi="Times New Roman" w:cs="Times New Roman"/>
          <w:sz w:val="24"/>
          <w:szCs w:val="24"/>
        </w:rPr>
        <w:t>Journal of Applied and Natural Science</w:t>
      </w:r>
      <w:r w:rsidRPr="00C335D3">
        <w:rPr>
          <w:rFonts w:ascii="Times New Roman" w:hAnsi="Times New Roman" w:cs="Times New Roman"/>
          <w:noProof/>
          <w:sz w:val="24"/>
          <w:szCs w:val="24"/>
        </w:rPr>
        <w:t>. 8, 2224–2230.</w:t>
      </w:r>
    </w:p>
    <w:p w14:paraId="035B74FF"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Peng, S., Garcia, F. V, Laza, R.C., Cassman, K.G., 1993. Adjustment for specific leaf weight improves chlorophyll meter’s estimate of rice leaf nitrogen concentration. Agronomy Journal. 85, 987–990.</w:t>
      </w:r>
    </w:p>
    <w:p w14:paraId="4E4FD82A" w14:textId="66A41E25" w:rsidR="007C2194"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82492E8" w14:textId="2ADDB4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radhan, S., Mohanty, S.K., 2014. Ergo-Economical Analysis of Different Paddy Transplanting Operations in Eastern India. </w:t>
      </w:r>
      <w:r w:rsidR="00A8778D" w:rsidRPr="00C335D3">
        <w:rPr>
          <w:rFonts w:ascii="Times New Roman" w:hAnsi="Times New Roman" w:cs="Times New Roman"/>
          <w:sz w:val="24"/>
          <w:szCs w:val="24"/>
        </w:rPr>
        <w:t>Journal of Agriculture and Veterinary Science</w:t>
      </w:r>
      <w:r w:rsidRPr="00C335D3">
        <w:rPr>
          <w:rFonts w:ascii="Times New Roman" w:hAnsi="Times New Roman" w:cs="Times New Roman"/>
          <w:noProof/>
          <w:sz w:val="24"/>
          <w:szCs w:val="24"/>
        </w:rPr>
        <w:t>. 6, 2319–2372.</w:t>
      </w:r>
    </w:p>
    <w:p w14:paraId="5E24AB57" w14:textId="64B691C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apakse, S., Shivanthan, M.C., Selvarajah, M., 2016. Chronic kidney disease of unknown etiology in Sri Lanka.</w:t>
      </w:r>
      <w:r w:rsidR="00A8778D" w:rsidRPr="00C335D3">
        <w:rPr>
          <w:rFonts w:ascii="Times New Roman" w:hAnsi="Times New Roman" w:cs="Times New Roman"/>
          <w:sz w:val="24"/>
          <w:szCs w:val="24"/>
        </w:rPr>
        <w:t xml:space="preserve"> International journal of Occupational and Environmental health. </w:t>
      </w:r>
      <w:r w:rsidRPr="00C335D3">
        <w:rPr>
          <w:rFonts w:ascii="Times New Roman" w:hAnsi="Times New Roman" w:cs="Times New Roman"/>
          <w:noProof/>
          <w:sz w:val="24"/>
          <w:szCs w:val="24"/>
        </w:rPr>
        <w:t>22, 259–264. https://doi.org/10.1080/10773525.2016.1203097</w:t>
      </w:r>
    </w:p>
    <w:p w14:paraId="3FCE195F" w14:textId="54A19D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endran, V., Ravi, V., Valliappan, K., 2005. Early production of robust seedlings through modified mat nursery for enhancing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roductivity and profit.</w:t>
      </w:r>
      <w:r w:rsidR="00744AD5" w:rsidRPr="00C335D3">
        <w:rPr>
          <w:rFonts w:ascii="Times New Roman" w:hAnsi="Times New Roman" w:cs="Times New Roman"/>
          <w:noProof/>
          <w:sz w:val="24"/>
          <w:szCs w:val="24"/>
        </w:rPr>
        <w:t xml:space="preserve"> </w:t>
      </w:r>
      <w:r w:rsidR="00744AD5"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50, 132–136.</w:t>
      </w:r>
    </w:p>
    <w:p w14:paraId="60B03983" w14:textId="0844670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Rani, A.S., 2012. Rice yield as affected by seedling vigour through nutrient managemet techniques in nursery. Agricultural College, Bapatla</w:t>
      </w:r>
      <w:r w:rsidR="00744AD5" w:rsidRPr="00C335D3">
        <w:rPr>
          <w:rFonts w:ascii="Times New Roman" w:hAnsi="Times New Roman" w:cs="Times New Roman"/>
          <w:noProof/>
          <w:sz w:val="24"/>
          <w:szCs w:val="24"/>
        </w:rPr>
        <w:t>. 12-54</w:t>
      </w:r>
      <w:r w:rsidRPr="00C335D3">
        <w:rPr>
          <w:rFonts w:ascii="Times New Roman" w:hAnsi="Times New Roman" w:cs="Times New Roman"/>
          <w:noProof/>
          <w:sz w:val="24"/>
          <w:szCs w:val="24"/>
        </w:rPr>
        <w:t>.</w:t>
      </w:r>
    </w:p>
    <w:p w14:paraId="639B34EC"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544A35DF" w14:textId="425710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shid, M.M., Ahmed, A., Islam, M.S., Kabir, A.U., 2015. </w:t>
      </w:r>
      <w:r w:rsidR="00744AD5" w:rsidRPr="00C335D3">
        <w:rPr>
          <w:rFonts w:ascii="Times New Roman" w:hAnsi="Times New Roman" w:cs="Times New Roman"/>
          <w:noProof/>
          <w:sz w:val="24"/>
          <w:szCs w:val="24"/>
        </w:rPr>
        <w:t>Transplanting rice seedling using machine transplanter: a potential step for mechanization in agriculture</w:t>
      </w:r>
      <w:r w:rsidRPr="00C335D3">
        <w:rPr>
          <w:rFonts w:ascii="Times New Roman" w:hAnsi="Times New Roman" w:cs="Times New Roman"/>
          <w:noProof/>
          <w:sz w:val="24"/>
          <w:szCs w:val="24"/>
        </w:rPr>
        <w:t>. Agron</w:t>
      </w:r>
      <w:r w:rsidR="00744AD5"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xml:space="preserve"> J</w:t>
      </w:r>
      <w:r w:rsidR="00744AD5" w:rsidRPr="00C335D3">
        <w:rPr>
          <w:rFonts w:ascii="Times New Roman" w:hAnsi="Times New Roman" w:cs="Times New Roman"/>
          <w:noProof/>
          <w:sz w:val="24"/>
          <w:szCs w:val="24"/>
        </w:rPr>
        <w:t>ournal</w:t>
      </w:r>
      <w:r w:rsidRPr="00C335D3">
        <w:rPr>
          <w:rFonts w:ascii="Times New Roman" w:hAnsi="Times New Roman" w:cs="Times New Roman"/>
          <w:noProof/>
          <w:sz w:val="24"/>
          <w:szCs w:val="24"/>
        </w:rPr>
        <w:t>. 14, 1–5.</w:t>
      </w:r>
    </w:p>
    <w:p w14:paraId="3E019AAE" w14:textId="0A90D2C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sool, F., Habib, R., Bhat, M.I., 2013. Agronomic evaluation of rice (</w:t>
      </w:r>
      <w:r w:rsidRPr="00C335D3">
        <w:rPr>
          <w:rFonts w:ascii="Times New Roman" w:hAnsi="Times New Roman" w:cs="Times New Roman"/>
          <w:i/>
          <w:noProof/>
          <w:sz w:val="24"/>
          <w:szCs w:val="24"/>
        </w:rPr>
        <w:t xml:space="preserve"> Oryza sativa</w:t>
      </w:r>
      <w:r w:rsidRPr="00C335D3">
        <w:rPr>
          <w:rFonts w:ascii="Times New Roman" w:hAnsi="Times New Roman" w:cs="Times New Roman"/>
          <w:noProof/>
          <w:sz w:val="24"/>
          <w:szCs w:val="24"/>
        </w:rPr>
        <w:t xml:space="preserve"> L .) for plant spacings and seedlings per hill under temperate conditions. African J</w:t>
      </w:r>
      <w:r w:rsidR="00744AD5"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ic</w:t>
      </w:r>
      <w:r w:rsidR="00744AD5" w:rsidRPr="00C335D3">
        <w:rPr>
          <w:rFonts w:ascii="Times New Roman" w:hAnsi="Times New Roman" w:cs="Times New Roman"/>
          <w:noProof/>
          <w:sz w:val="24"/>
          <w:szCs w:val="24"/>
        </w:rPr>
        <w:t>ultural</w:t>
      </w:r>
      <w:r w:rsidRPr="00C335D3">
        <w:rPr>
          <w:rFonts w:ascii="Times New Roman" w:hAnsi="Times New Roman" w:cs="Times New Roman"/>
          <w:noProof/>
          <w:sz w:val="24"/>
          <w:szCs w:val="24"/>
        </w:rPr>
        <w:t xml:space="preserve"> Res</w:t>
      </w:r>
      <w:r w:rsidR="00744AD5"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8, 4650–4653. https://doi.org/10.5897/AJAR10.411</w:t>
      </w:r>
    </w:p>
    <w:p w14:paraId="42954665" w14:textId="77777777" w:rsidR="00F70FDF" w:rsidRPr="00C335D3" w:rsidRDefault="00F70FD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tnasekera, D., 2015. Weedy rice: a threat to rice production in Sri Lanka. Journal Univercity of Ruhuna 3(1), 2–13. </w:t>
      </w:r>
    </w:p>
    <w:p w14:paraId="04F594A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5C54413A" w14:textId="665D26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e Research &amp; Development Institute Bathalagoda, 2017. Rice Cultivation [WWW</w:t>
      </w:r>
      <w:r w:rsidR="00F70FDF"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Document]. URL http://doa.gov.lk/rrdi/index.php/en/crop/42-crop-rice-cultivation (accessed 8.28.18).</w:t>
      </w:r>
    </w:p>
    <w:p w14:paraId="27572C42" w14:textId="3414E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w:t>
      </w:r>
      <w:r w:rsidR="00F70FDF" w:rsidRPr="00C335D3">
        <w:rPr>
          <w:rFonts w:ascii="Times New Roman" w:hAnsi="Times New Roman" w:cs="Times New Roman"/>
          <w:noProof/>
          <w:sz w:val="24"/>
          <w:szCs w:val="24"/>
        </w:rPr>
        <w:t>.</w:t>
      </w:r>
      <w:r w:rsidRPr="00C335D3">
        <w:rPr>
          <w:rFonts w:ascii="Times New Roman" w:hAnsi="Times New Roman" w:cs="Times New Roman"/>
          <w:noProof/>
          <w:sz w:val="24"/>
          <w:szCs w:val="24"/>
        </w:rPr>
        <w:t xml:space="preserve"> </w:t>
      </w:r>
      <w:r w:rsidR="00F70FDF" w:rsidRPr="00C335D3">
        <w:rPr>
          <w:rFonts w:ascii="Times New Roman" w:hAnsi="Times New Roman" w:cs="Times New Roman"/>
          <w:noProof/>
          <w:sz w:val="24"/>
          <w:szCs w:val="24"/>
        </w:rPr>
        <w:t>1-9</w:t>
      </w:r>
      <w:r w:rsidRPr="00C335D3">
        <w:rPr>
          <w:rFonts w:ascii="Times New Roman" w:hAnsi="Times New Roman" w:cs="Times New Roman"/>
          <w:noProof/>
          <w:sz w:val="24"/>
          <w:szCs w:val="24"/>
        </w:rPr>
        <w:t>.</w:t>
      </w:r>
    </w:p>
    <w:p w14:paraId="56499FD0" w14:textId="1C3DB68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os, C., Bell, R.W., White, P.F., 2003. Seedling vigour and the early growth of transplanted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lant</w:t>
      </w:r>
      <w:r w:rsidR="00311AFC" w:rsidRPr="00C335D3">
        <w:rPr>
          <w:rFonts w:ascii="Times New Roman" w:hAnsi="Times New Roman" w:cs="Times New Roman"/>
          <w:noProof/>
          <w:sz w:val="24"/>
          <w:szCs w:val="24"/>
        </w:rPr>
        <w:t xml:space="preserve"> and</w:t>
      </w:r>
      <w:r w:rsidRPr="00C335D3">
        <w:rPr>
          <w:rFonts w:ascii="Times New Roman" w:hAnsi="Times New Roman" w:cs="Times New Roman"/>
          <w:noProof/>
          <w:sz w:val="24"/>
          <w:szCs w:val="24"/>
        </w:rPr>
        <w:t xml:space="preserve"> Soil 252, 325–337. </w:t>
      </w:r>
    </w:p>
    <w:p w14:paraId="6184E57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426436E9" w14:textId="08B1448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Samarathunga, P., 2011. Sri Lanka as a Rice exporting country: possibilities and problems [WWW Document]. URL http://www.ips.lk/talkingeconomics/2011/12/07/sri-lanka-as-a-rice-exporting-country-possibilities-and-problems</w:t>
      </w:r>
      <w:r w:rsidR="00311AF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accessed 1.22.19).</w:t>
      </w:r>
    </w:p>
    <w:p w14:paraId="7AE42C48" w14:textId="31481D4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ngeetha, C., Baskar, P., 2015. Influence of different crop establishment methods on productivity of rice–A Review. Agric</w:t>
      </w:r>
      <w:r w:rsidR="00311AFC" w:rsidRPr="00C335D3">
        <w:rPr>
          <w:rFonts w:ascii="Times New Roman" w:hAnsi="Times New Roman" w:cs="Times New Roman"/>
          <w:noProof/>
          <w:sz w:val="24"/>
          <w:szCs w:val="24"/>
        </w:rPr>
        <w:t xml:space="preserve">ultural </w:t>
      </w:r>
      <w:r w:rsidRPr="00C335D3">
        <w:rPr>
          <w:rFonts w:ascii="Times New Roman" w:hAnsi="Times New Roman" w:cs="Times New Roman"/>
          <w:noProof/>
          <w:sz w:val="24"/>
          <w:szCs w:val="24"/>
        </w:rPr>
        <w:t>Rev</w:t>
      </w:r>
      <w:r w:rsidR="00311AFC" w:rsidRPr="00C335D3">
        <w:rPr>
          <w:rFonts w:ascii="Times New Roman" w:hAnsi="Times New Roman" w:cs="Times New Roman"/>
          <w:noProof/>
          <w:sz w:val="24"/>
          <w:szCs w:val="24"/>
        </w:rPr>
        <w:t>iews</w:t>
      </w:r>
      <w:r w:rsidRPr="00C335D3">
        <w:rPr>
          <w:rFonts w:ascii="Times New Roman" w:hAnsi="Times New Roman" w:cs="Times New Roman"/>
          <w:noProof/>
          <w:sz w:val="24"/>
          <w:szCs w:val="24"/>
        </w:rPr>
        <w:t xml:space="preserve">. 36, 113. </w:t>
      </w:r>
    </w:p>
    <w:p w14:paraId="1E83C6F6" w14:textId="6F0CA5F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rrantonio, M., 1991. Methodologies for screening soil-improving legumes. Rodale Research Centre, Pennsylvania</w:t>
      </w:r>
      <w:r w:rsidR="00311AFC" w:rsidRPr="00C335D3">
        <w:rPr>
          <w:rFonts w:ascii="Times New Roman" w:hAnsi="Times New Roman" w:cs="Times New Roman"/>
          <w:noProof/>
          <w:sz w:val="24"/>
          <w:szCs w:val="24"/>
        </w:rPr>
        <w:t>. 310</w:t>
      </w:r>
      <w:r w:rsidRPr="00C335D3">
        <w:rPr>
          <w:rFonts w:ascii="Times New Roman" w:hAnsi="Times New Roman" w:cs="Times New Roman"/>
          <w:noProof/>
          <w:sz w:val="24"/>
          <w:szCs w:val="24"/>
        </w:rPr>
        <w:t>.</w:t>
      </w:r>
    </w:p>
    <w:p w14:paraId="40748822" w14:textId="42C377E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Ali, H., Maqsood, M., Ahmad, A., Ullah, E., Khaliq, T., Hill, J.E., 2014. Influence of </w:t>
      </w:r>
      <w:r w:rsidR="00311AFC" w:rsidRPr="00C335D3">
        <w:rPr>
          <w:rFonts w:ascii="Times New Roman" w:hAnsi="Times New Roman" w:cs="Times New Roman"/>
          <w:noProof/>
          <w:sz w:val="24"/>
          <w:szCs w:val="24"/>
        </w:rPr>
        <w:t>n</w:t>
      </w:r>
      <w:r w:rsidRPr="00C335D3">
        <w:rPr>
          <w:rFonts w:ascii="Times New Roman" w:hAnsi="Times New Roman" w:cs="Times New Roman"/>
          <w:noProof/>
          <w:sz w:val="24"/>
          <w:szCs w:val="24"/>
        </w:rPr>
        <w:t xml:space="preserve">ursery </w:t>
      </w:r>
      <w:r w:rsidR="00311AF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anagement and </w:t>
      </w:r>
      <w:r w:rsidR="00311AF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311AFC" w:rsidRPr="00C335D3">
        <w:rPr>
          <w:rFonts w:ascii="Times New Roman" w:hAnsi="Times New Roman" w:cs="Times New Roman"/>
          <w:noProof/>
          <w:sz w:val="24"/>
          <w:szCs w:val="24"/>
        </w:rPr>
        <w:t>a</w:t>
      </w:r>
      <w:r w:rsidRPr="00C335D3">
        <w:rPr>
          <w:rFonts w:ascii="Times New Roman" w:hAnsi="Times New Roman" w:cs="Times New Roman"/>
          <w:noProof/>
          <w:sz w:val="24"/>
          <w:szCs w:val="24"/>
        </w:rPr>
        <w:t xml:space="preserve">ge on </w:t>
      </w:r>
      <w:r w:rsidR="00311AFC" w:rsidRPr="00C335D3">
        <w:rPr>
          <w:rFonts w:ascii="Times New Roman" w:hAnsi="Times New Roman" w:cs="Times New Roman"/>
          <w:noProof/>
          <w:sz w:val="24"/>
          <w:szCs w:val="24"/>
        </w:rPr>
        <w:t>g</w:t>
      </w:r>
      <w:r w:rsidRPr="00C335D3">
        <w:rPr>
          <w:rFonts w:ascii="Times New Roman" w:hAnsi="Times New Roman" w:cs="Times New Roman"/>
          <w:noProof/>
          <w:sz w:val="24"/>
          <w:szCs w:val="24"/>
        </w:rPr>
        <w:t xml:space="preserve">rowth and </w:t>
      </w:r>
      <w:r w:rsidR="00311AFC" w:rsidRPr="00C335D3">
        <w:rPr>
          <w:rFonts w:ascii="Times New Roman" w:hAnsi="Times New Roman" w:cs="Times New Roman"/>
          <w:noProof/>
          <w:sz w:val="24"/>
          <w:szCs w:val="24"/>
        </w:rPr>
        <w:t>e</w:t>
      </w:r>
      <w:r w:rsidRPr="00C335D3">
        <w:rPr>
          <w:rFonts w:ascii="Times New Roman" w:hAnsi="Times New Roman" w:cs="Times New Roman"/>
          <w:noProof/>
          <w:sz w:val="24"/>
          <w:szCs w:val="24"/>
        </w:rPr>
        <w:t xml:space="preserve">conomic </w:t>
      </w:r>
      <w:r w:rsidR="00311AFC"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erformance of </w:t>
      </w:r>
      <w:r w:rsidR="00311AFC"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ine </w:t>
      </w:r>
      <w:r w:rsidR="00311AFC" w:rsidRPr="00C335D3">
        <w:rPr>
          <w:rFonts w:ascii="Times New Roman" w:hAnsi="Times New Roman" w:cs="Times New Roman"/>
          <w:noProof/>
          <w:sz w:val="24"/>
          <w:szCs w:val="24"/>
        </w:rPr>
        <w:t>r</w:t>
      </w:r>
      <w:r w:rsidRPr="00C335D3">
        <w:rPr>
          <w:rFonts w:ascii="Times New Roman" w:hAnsi="Times New Roman" w:cs="Times New Roman"/>
          <w:noProof/>
          <w:sz w:val="24"/>
          <w:szCs w:val="24"/>
        </w:rPr>
        <w:t>ice.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Plant Nut</w:t>
      </w:r>
      <w:r w:rsidR="00311AFC" w:rsidRPr="00C335D3">
        <w:rPr>
          <w:rFonts w:ascii="Times New Roman" w:hAnsi="Times New Roman" w:cs="Times New Roman"/>
          <w:noProof/>
          <w:sz w:val="24"/>
          <w:szCs w:val="24"/>
        </w:rPr>
        <w:t>rients.</w:t>
      </w:r>
      <w:r w:rsidRPr="00C335D3">
        <w:rPr>
          <w:rFonts w:ascii="Times New Roman" w:hAnsi="Times New Roman" w:cs="Times New Roman"/>
          <w:noProof/>
          <w:sz w:val="24"/>
          <w:szCs w:val="24"/>
        </w:rPr>
        <w:t xml:space="preserve"> 37, 1287–1303. </w:t>
      </w:r>
    </w:p>
    <w:p w14:paraId="5197661A" w14:textId="6A8820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Maqsood, M., Wajid, S.A., Anwar-ul-Haq, M., 2011. </w:t>
      </w:r>
      <w:r w:rsidR="00311AFC" w:rsidRPr="00C335D3">
        <w:rPr>
          <w:rFonts w:ascii="Times New Roman" w:hAnsi="Times New Roman" w:cs="Times New Roman"/>
          <w:noProof/>
          <w:sz w:val="24"/>
          <w:szCs w:val="24"/>
        </w:rPr>
        <w:t>Impact of nursery seeding density, nitrogen, and seedling age on yield and yield attributes of fine rice</w:t>
      </w:r>
      <w:r w:rsidRPr="00C335D3">
        <w:rPr>
          <w:rFonts w:ascii="Times New Roman" w:hAnsi="Times New Roman" w:cs="Times New Roman"/>
          <w:noProof/>
          <w:sz w:val="24"/>
          <w:szCs w:val="24"/>
        </w:rPr>
        <w:t xml:space="preserve">. </w:t>
      </w:r>
      <w:r w:rsidR="00311AFC" w:rsidRPr="00C335D3">
        <w:rPr>
          <w:rFonts w:ascii="Times New Roman" w:hAnsi="Times New Roman" w:cs="Times New Roman"/>
          <w:sz w:val="24"/>
          <w:szCs w:val="24"/>
        </w:rPr>
        <w:t>Chilean Journal of Agricultural Research</w:t>
      </w:r>
      <w:r w:rsidRPr="00C335D3">
        <w:rPr>
          <w:rFonts w:ascii="Times New Roman" w:hAnsi="Times New Roman" w:cs="Times New Roman"/>
          <w:noProof/>
          <w:sz w:val="24"/>
          <w:szCs w:val="24"/>
        </w:rPr>
        <w:t>. 71</w:t>
      </w:r>
      <w:r w:rsidR="00311AFC" w:rsidRPr="00C335D3">
        <w:rPr>
          <w:rFonts w:ascii="Times New Roman" w:hAnsi="Times New Roman" w:cs="Times New Roman"/>
          <w:noProof/>
          <w:sz w:val="24"/>
          <w:szCs w:val="24"/>
        </w:rPr>
        <w:t>(3)</w:t>
      </w:r>
      <w:r w:rsidRPr="00C335D3">
        <w:rPr>
          <w:rFonts w:ascii="Times New Roman" w:hAnsi="Times New Roman" w:cs="Times New Roman"/>
          <w:noProof/>
          <w:sz w:val="24"/>
          <w:szCs w:val="24"/>
        </w:rPr>
        <w:t>, 343–349. https://doi.org/10.4067/S0718-58392011000300001</w:t>
      </w:r>
    </w:p>
    <w:p w14:paraId="3834E6E9" w14:textId="250C126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saki, K., Kishitani, S., Abe, F., Sato, T., 2005. Promotion of Seedling Growth of Seeds of Rice ( </w:t>
      </w:r>
      <w:r w:rsidRPr="00C335D3">
        <w:rPr>
          <w:rFonts w:ascii="Times New Roman" w:hAnsi="Times New Roman" w:cs="Times New Roman"/>
          <w:i/>
          <w:iCs/>
          <w:noProof/>
          <w:sz w:val="24"/>
          <w:szCs w:val="24"/>
        </w:rPr>
        <w:t>Oryza sativa</w:t>
      </w:r>
      <w:r w:rsidRPr="00C335D3">
        <w:rPr>
          <w:rFonts w:ascii="Times New Roman" w:hAnsi="Times New Roman" w:cs="Times New Roman"/>
          <w:noProof/>
          <w:sz w:val="24"/>
          <w:szCs w:val="24"/>
        </w:rPr>
        <w:t xml:space="preserve"> L. cv. Hitomebore) by Treatment with H</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O</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 xml:space="preserve"> before Sowing. Plant Prod</w:t>
      </w:r>
      <w:r w:rsidR="00311AFC" w:rsidRPr="00C335D3">
        <w:rPr>
          <w:rFonts w:ascii="Times New Roman" w:hAnsi="Times New Roman" w:cs="Times New Roman"/>
          <w:noProof/>
          <w:sz w:val="24"/>
          <w:szCs w:val="24"/>
        </w:rPr>
        <w:t>uction</w:t>
      </w:r>
      <w:r w:rsidRPr="00C335D3">
        <w:rPr>
          <w:rFonts w:ascii="Times New Roman" w:hAnsi="Times New Roman" w:cs="Times New Roman"/>
          <w:noProof/>
          <w:sz w:val="24"/>
          <w:szCs w:val="24"/>
        </w:rPr>
        <w:t xml:space="preserve"> Sci</w:t>
      </w:r>
      <w:r w:rsidR="00311AF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8</w:t>
      </w:r>
      <w:r w:rsidR="00311AFC" w:rsidRPr="00C335D3">
        <w:rPr>
          <w:rFonts w:ascii="Times New Roman" w:hAnsi="Times New Roman" w:cs="Times New Roman"/>
          <w:noProof/>
          <w:sz w:val="24"/>
          <w:szCs w:val="24"/>
        </w:rPr>
        <w:t>(5)</w:t>
      </w:r>
      <w:r w:rsidRPr="00C335D3">
        <w:rPr>
          <w:rFonts w:ascii="Times New Roman" w:hAnsi="Times New Roman" w:cs="Times New Roman"/>
          <w:noProof/>
          <w:sz w:val="24"/>
          <w:szCs w:val="24"/>
        </w:rPr>
        <w:t>, 509–514. https://doi.org/10.1626/pps.8.509</w:t>
      </w:r>
    </w:p>
    <w:p w14:paraId="608B4EF6" w14:textId="5F6048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enthilkumar, T., Naik, R., 2016. Study of Adoption of Mechanical Rice Transplanters through Custom Hiring in Tamil Nadu- a Case Study.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Rice Res</w:t>
      </w:r>
      <w:r w:rsidR="00311AFC"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9</w:t>
      </w:r>
      <w:r w:rsidR="00311AFC" w:rsidRPr="00C335D3">
        <w:rPr>
          <w:rFonts w:ascii="Times New Roman" w:hAnsi="Times New Roman" w:cs="Times New Roman"/>
          <w:noProof/>
          <w:sz w:val="24"/>
          <w:szCs w:val="24"/>
        </w:rPr>
        <w:t>(4)</w:t>
      </w:r>
      <w:r w:rsidRPr="00C335D3">
        <w:rPr>
          <w:rFonts w:ascii="Times New Roman" w:hAnsi="Times New Roman" w:cs="Times New Roman"/>
          <w:noProof/>
          <w:sz w:val="24"/>
          <w:szCs w:val="24"/>
        </w:rPr>
        <w:t>, 35–42.</w:t>
      </w:r>
    </w:p>
    <w:p w14:paraId="36B46B5F" w14:textId="147D11F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F., Kang, J.S., Singh, A., Singh, T., 2018. Productivity of mechanically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time of nitrogen application</w:t>
      </w:r>
      <w:r w:rsidR="007B2DCF" w:rsidRPr="00C335D3">
        <w:rPr>
          <w:rFonts w:ascii="Times New Roman" w:hAnsi="Times New Roman" w:cs="Times New Roman"/>
          <w:noProof/>
          <w:sz w:val="24"/>
          <w:szCs w:val="24"/>
        </w:rPr>
        <w:t>. Indian Journal of Ecology, 44(5),</w:t>
      </w:r>
      <w:r w:rsidRPr="00C335D3">
        <w:rPr>
          <w:rFonts w:ascii="Times New Roman" w:hAnsi="Times New Roman" w:cs="Times New Roman"/>
          <w:noProof/>
          <w:sz w:val="24"/>
          <w:szCs w:val="24"/>
        </w:rPr>
        <w:t xml:space="preserve"> </w:t>
      </w:r>
      <w:r w:rsidR="007B2DCF" w:rsidRPr="00C335D3">
        <w:rPr>
          <w:rFonts w:ascii="Times New Roman" w:hAnsi="Times New Roman" w:cs="Times New Roman"/>
          <w:noProof/>
          <w:sz w:val="24"/>
          <w:szCs w:val="24"/>
        </w:rPr>
        <w:t>569-573</w:t>
      </w:r>
      <w:r w:rsidRPr="00C335D3">
        <w:rPr>
          <w:rFonts w:ascii="Times New Roman" w:hAnsi="Times New Roman" w:cs="Times New Roman"/>
          <w:noProof/>
          <w:sz w:val="24"/>
          <w:szCs w:val="24"/>
        </w:rPr>
        <w:t>.</w:t>
      </w:r>
    </w:p>
    <w:p w14:paraId="4287FE7E" w14:textId="21F1C8A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K.N., Hassan, B., Kanday, B.A., Bhat, A.K., 2005. Effect of nursery fertilization on </w:t>
      </w:r>
      <w:r w:rsidRPr="00C335D3">
        <w:rPr>
          <w:rFonts w:ascii="Times New Roman" w:hAnsi="Times New Roman" w:cs="Times New Roman"/>
          <w:noProof/>
          <w:sz w:val="24"/>
          <w:szCs w:val="24"/>
        </w:rPr>
        <w:lastRenderedPageBreak/>
        <w:t>seedling growth and yield of rice. Indian J</w:t>
      </w:r>
      <w:r w:rsidR="007B2DC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on</w:t>
      </w:r>
      <w:r w:rsidR="007B2DCF"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50, 187–189.</w:t>
      </w:r>
    </w:p>
    <w:p w14:paraId="763AFF96" w14:textId="6D516D3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R.., Rao, K.V.R., 2010. Impact of self propelled transplanter in rice. </w:t>
      </w:r>
      <w:r w:rsidR="007B2DCF" w:rsidRPr="00C335D3">
        <w:rPr>
          <w:rFonts w:ascii="Times New Roman" w:hAnsi="Times New Roman" w:cs="Times New Roman"/>
          <w:sz w:val="24"/>
          <w:szCs w:val="24"/>
        </w:rPr>
        <w:t>Electronic Journal of Environmental, Agricultural and Food Chemistry</w:t>
      </w:r>
      <w:r w:rsidRPr="00C335D3">
        <w:rPr>
          <w:rFonts w:ascii="Times New Roman" w:hAnsi="Times New Roman" w:cs="Times New Roman"/>
          <w:noProof/>
          <w:sz w:val="24"/>
          <w:szCs w:val="24"/>
        </w:rPr>
        <w:t>. Food Chem. 9</w:t>
      </w:r>
      <w:r w:rsidR="007B2DC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50–153.</w:t>
      </w:r>
    </w:p>
    <w:p w14:paraId="506C1933" w14:textId="6A14967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R.K., Pande, R.S., Namdeo, N.K., 1981. Response of Ratna to mathods of planting and nitrogen levels.</w:t>
      </w:r>
      <w:r w:rsidR="007B2DCF" w:rsidRPr="00C335D3">
        <w:rPr>
          <w:rFonts w:ascii="Times New Roman" w:hAnsi="Times New Roman" w:cs="Times New Roman"/>
          <w:sz w:val="24"/>
          <w:szCs w:val="24"/>
        </w:rPr>
        <w:t xml:space="preserve"> Field Crops Research</w:t>
      </w:r>
      <w:r w:rsidRPr="00C335D3">
        <w:rPr>
          <w:rFonts w:ascii="Times New Roman" w:hAnsi="Times New Roman" w:cs="Times New Roman"/>
          <w:noProof/>
          <w:sz w:val="24"/>
          <w:szCs w:val="24"/>
        </w:rPr>
        <w:t>. 18</w:t>
      </w:r>
      <w:r w:rsidR="00334CEC" w:rsidRPr="00C335D3">
        <w:rPr>
          <w:rFonts w:ascii="Times New Roman" w:hAnsi="Times New Roman" w:cs="Times New Roman"/>
          <w:noProof/>
          <w:sz w:val="24"/>
          <w:szCs w:val="24"/>
        </w:rPr>
        <w:t>(2)</w:t>
      </w:r>
      <w:r w:rsidRPr="00C335D3">
        <w:rPr>
          <w:rFonts w:ascii="Times New Roman" w:hAnsi="Times New Roman" w:cs="Times New Roman"/>
          <w:noProof/>
          <w:sz w:val="24"/>
          <w:szCs w:val="24"/>
        </w:rPr>
        <w:t>, 182–183.</w:t>
      </w:r>
    </w:p>
    <w:p w14:paraId="5E0F8F2B" w14:textId="0B25354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S., Vasta, D.K., 2006. Performance of evaluation of PAU manual transplanter in hills of himachal Pradesh. </w:t>
      </w:r>
      <w:r w:rsidR="00334CEC" w:rsidRPr="00C335D3">
        <w:rPr>
          <w:rFonts w:ascii="Times New Roman" w:hAnsi="Times New Roman" w:cs="Times New Roman"/>
          <w:sz w:val="24"/>
          <w:szCs w:val="24"/>
        </w:rPr>
        <w:t>Agricultural engineering today.</w:t>
      </w:r>
      <w:r w:rsidRPr="00C335D3">
        <w:rPr>
          <w:rFonts w:ascii="Times New Roman" w:hAnsi="Times New Roman" w:cs="Times New Roman"/>
          <w:noProof/>
          <w:sz w:val="24"/>
          <w:szCs w:val="24"/>
        </w:rPr>
        <w:t xml:space="preserve"> 30</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43–46.</w:t>
      </w:r>
    </w:p>
    <w:p w14:paraId="15F4561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ri Lanka World Bank Group, 2008. Appendix 6 : Sri Lanka.</w:t>
      </w:r>
    </w:p>
    <w:p w14:paraId="59967DCD" w14:textId="1709612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ekrony, D.M., Egli, D.B., 1991. Relationship of seed vigour to crop yield. A Rev</w:t>
      </w:r>
      <w:r w:rsidR="00334CEC" w:rsidRPr="00C335D3">
        <w:rPr>
          <w:rFonts w:ascii="Times New Roman" w:hAnsi="Times New Roman" w:cs="Times New Roman"/>
          <w:noProof/>
          <w:sz w:val="24"/>
          <w:szCs w:val="24"/>
        </w:rPr>
        <w:t>iew of</w:t>
      </w:r>
      <w:r w:rsidRPr="00C335D3">
        <w:rPr>
          <w:rFonts w:ascii="Times New Roman" w:hAnsi="Times New Roman" w:cs="Times New Roman"/>
          <w:noProof/>
          <w:sz w:val="24"/>
          <w:szCs w:val="24"/>
        </w:rPr>
        <w:t xml:space="preserve"> Crop Sci</w:t>
      </w:r>
      <w:r w:rsidR="00334CE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xml:space="preserve"> 31</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816–822.</w:t>
      </w:r>
    </w:p>
    <w:p w14:paraId="7D650114" w14:textId="6C3139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hiruchelvam, S., 2005. Efficiency of rice production and issues relating to cost of production in the districts of Anuradhapura and Polonnaruwa. </w:t>
      </w:r>
      <w:r w:rsidR="00334CEC" w:rsidRPr="00C335D3">
        <w:rPr>
          <w:rFonts w:ascii="Times New Roman" w:hAnsi="Times New Roman" w:cs="Times New Roman"/>
          <w:sz w:val="24"/>
          <w:szCs w:val="24"/>
        </w:rPr>
        <w:t>Journal of the National Science Foundation of Sri Lanka</w:t>
      </w:r>
      <w:r w:rsidR="00334CE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3</w:t>
      </w:r>
      <w:r w:rsidR="00334CEC" w:rsidRPr="00C335D3">
        <w:rPr>
          <w:rFonts w:ascii="Times New Roman" w:hAnsi="Times New Roman" w:cs="Times New Roman"/>
          <w:noProof/>
          <w:sz w:val="24"/>
          <w:szCs w:val="24"/>
        </w:rPr>
        <w:t>3(4)</w:t>
      </w:r>
      <w:r w:rsidRPr="00C335D3">
        <w:rPr>
          <w:rFonts w:ascii="Times New Roman" w:hAnsi="Times New Roman" w:cs="Times New Roman"/>
          <w:noProof/>
          <w:sz w:val="24"/>
          <w:szCs w:val="24"/>
        </w:rPr>
        <w:t xml:space="preserve">, 247–256. </w:t>
      </w:r>
    </w:p>
    <w:p w14:paraId="26E753C7" w14:textId="22C7449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ripathi, K.K., Warrier, R., Govila, O.P., Ahuja, V., 2011. </w:t>
      </w:r>
      <w:r w:rsidR="00334CEC" w:rsidRPr="00C335D3">
        <w:rPr>
          <w:rFonts w:ascii="Times New Roman" w:hAnsi="Times New Roman" w:cs="Times New Roman"/>
          <w:sz w:val="24"/>
          <w:szCs w:val="24"/>
        </w:rPr>
        <w:t xml:space="preserve">Biology of </w:t>
      </w:r>
      <w:r w:rsidR="00334CEC" w:rsidRPr="00C335D3">
        <w:rPr>
          <w:rFonts w:ascii="Times New Roman" w:hAnsi="Times New Roman" w:cs="Times New Roman"/>
          <w:i/>
          <w:sz w:val="24"/>
          <w:szCs w:val="24"/>
        </w:rPr>
        <w:t>Oryza sativa</w:t>
      </w:r>
      <w:r w:rsidR="00334CEC" w:rsidRPr="00C335D3">
        <w:rPr>
          <w:rFonts w:ascii="Times New Roman" w:hAnsi="Times New Roman" w:cs="Times New Roman"/>
          <w:sz w:val="24"/>
          <w:szCs w:val="24"/>
        </w:rPr>
        <w:t xml:space="preserve"> </w:t>
      </w:r>
      <w:proofErr w:type="gramStart"/>
      <w:r w:rsidR="00334CEC" w:rsidRPr="00C335D3">
        <w:rPr>
          <w:rFonts w:ascii="Times New Roman" w:hAnsi="Times New Roman" w:cs="Times New Roman"/>
          <w:sz w:val="24"/>
          <w:szCs w:val="24"/>
        </w:rPr>
        <w:t>L.(</w:t>
      </w:r>
      <w:proofErr w:type="gramEnd"/>
      <w:r w:rsidR="00334CEC" w:rsidRPr="00C335D3">
        <w:rPr>
          <w:rFonts w:ascii="Times New Roman" w:hAnsi="Times New Roman" w:cs="Times New Roman"/>
          <w:sz w:val="24"/>
          <w:szCs w:val="24"/>
        </w:rPr>
        <w:t>Rice)</w:t>
      </w:r>
      <w:r w:rsidRPr="00C335D3">
        <w:rPr>
          <w:rFonts w:ascii="Times New Roman" w:hAnsi="Times New Roman" w:cs="Times New Roman"/>
          <w:noProof/>
          <w:sz w:val="24"/>
          <w:szCs w:val="24"/>
        </w:rPr>
        <w:t>. Departement of Biotechnology, Ministry of Environment and Forets, Government of India</w:t>
      </w:r>
      <w:r w:rsidR="00EF5CAF" w:rsidRPr="00C335D3">
        <w:rPr>
          <w:rFonts w:ascii="Times New Roman" w:hAnsi="Times New Roman" w:cs="Times New Roman"/>
          <w:noProof/>
          <w:sz w:val="24"/>
          <w:szCs w:val="24"/>
        </w:rPr>
        <w:t>. 3-4</w:t>
      </w:r>
      <w:r w:rsidRPr="00C335D3">
        <w:rPr>
          <w:rFonts w:ascii="Times New Roman" w:hAnsi="Times New Roman" w:cs="Times New Roman"/>
          <w:noProof/>
          <w:sz w:val="24"/>
          <w:szCs w:val="24"/>
        </w:rPr>
        <w:t>.</w:t>
      </w:r>
    </w:p>
    <w:p w14:paraId="1385C85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ripathi, S.K., Jena, H.K., Panda, P.K., 2004. Self-propelled rice transplanter for economizing labour. Indian Fmg 54, 23–25.</w:t>
      </w:r>
    </w:p>
    <w:p w14:paraId="0E63A3A6" w14:textId="5CAAE027" w:rsidR="007C2194"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asudevan, S.N., Basangouda, B., Mathad, R.C., Doddagoudar, S.R., Shakuntala, N.M., 2014. Standardization of </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haracteristics for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t</w:t>
      </w:r>
      <w:r w:rsidRPr="00C335D3">
        <w:rPr>
          <w:rFonts w:ascii="Times New Roman" w:hAnsi="Times New Roman" w:cs="Times New Roman"/>
          <w:noProof/>
          <w:sz w:val="24"/>
          <w:szCs w:val="24"/>
        </w:rPr>
        <w:t>ransplanter. J</w:t>
      </w:r>
      <w:r w:rsidR="00EF5CA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dv</w:t>
      </w:r>
      <w:r w:rsidR="00EF5CAF" w:rsidRPr="00C335D3">
        <w:rPr>
          <w:rFonts w:ascii="Times New Roman" w:hAnsi="Times New Roman" w:cs="Times New Roman"/>
          <w:noProof/>
          <w:sz w:val="24"/>
          <w:szCs w:val="24"/>
        </w:rPr>
        <w:t>anced</w:t>
      </w:r>
      <w:r w:rsidRPr="00C335D3">
        <w:rPr>
          <w:rFonts w:ascii="Times New Roman" w:hAnsi="Times New Roman" w:cs="Times New Roman"/>
          <w:noProof/>
          <w:sz w:val="24"/>
          <w:szCs w:val="24"/>
        </w:rPr>
        <w:t xml:space="preserve"> Agri</w:t>
      </w:r>
      <w:r w:rsidR="00EF5CAF" w:rsidRPr="00C335D3">
        <w:rPr>
          <w:rFonts w:ascii="Times New Roman" w:hAnsi="Times New Roman" w:cs="Times New Roman"/>
          <w:noProof/>
          <w:sz w:val="24"/>
          <w:szCs w:val="24"/>
        </w:rPr>
        <w:t>cultural</w:t>
      </w:r>
      <w:r w:rsidRPr="00C335D3">
        <w:rPr>
          <w:rFonts w:ascii="Times New Roman" w:hAnsi="Times New Roman" w:cs="Times New Roman"/>
          <w:noProof/>
          <w:sz w:val="24"/>
          <w:szCs w:val="24"/>
        </w:rPr>
        <w:t xml:space="preserve"> Techno</w:t>
      </w:r>
      <w:r w:rsidR="00EF5CAF" w:rsidRPr="00C335D3">
        <w:rPr>
          <w:rFonts w:ascii="Times New Roman" w:hAnsi="Times New Roman" w:cs="Times New Roman"/>
          <w:noProof/>
          <w:sz w:val="24"/>
          <w:szCs w:val="24"/>
        </w:rPr>
        <w:t>y</w:t>
      </w:r>
      <w:r w:rsidRPr="00C335D3">
        <w:rPr>
          <w:rFonts w:ascii="Times New Roman" w:hAnsi="Times New Roman" w:cs="Times New Roman"/>
          <w:noProof/>
          <w:sz w:val="24"/>
          <w:szCs w:val="24"/>
        </w:rPr>
        <w:t>. 1</w:t>
      </w:r>
      <w:r w:rsidR="00EF5CAF" w:rsidRPr="00C335D3">
        <w:rPr>
          <w:rFonts w:ascii="Times New Roman" w:hAnsi="Times New Roman" w:cs="Times New Roman"/>
          <w:noProof/>
          <w:sz w:val="24"/>
          <w:szCs w:val="24"/>
        </w:rPr>
        <w:t>(2)</w:t>
      </w:r>
      <w:r w:rsidRPr="00C335D3">
        <w:rPr>
          <w:rFonts w:ascii="Times New Roman" w:hAnsi="Times New Roman" w:cs="Times New Roman"/>
          <w:noProof/>
          <w:sz w:val="24"/>
          <w:szCs w:val="24"/>
        </w:rPr>
        <w:t xml:space="preserve">, 141–146. </w:t>
      </w:r>
    </w:p>
    <w:p w14:paraId="22661349" w14:textId="77777777" w:rsidR="00C335D3" w:rsidRPr="00C335D3" w:rsidRDefault="00C335D3"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F89DC51" w14:textId="7621FB5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Vidanapathirana, U., 2003. The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uture of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arming</w:t>
      </w:r>
      <w:r w:rsidR="00EF5CAF" w:rsidRPr="00C335D3">
        <w:rPr>
          <w:rFonts w:ascii="Times New Roman" w:hAnsi="Times New Roman" w:cs="Times New Roman"/>
          <w:noProof/>
          <w:sz w:val="24"/>
          <w:szCs w:val="24"/>
        </w:rPr>
        <w:t>, i</w:t>
      </w:r>
      <w:r w:rsidRPr="00C335D3">
        <w:rPr>
          <w:rFonts w:ascii="Times New Roman" w:hAnsi="Times New Roman" w:cs="Times New Roman"/>
          <w:noProof/>
          <w:sz w:val="24"/>
          <w:szCs w:val="24"/>
        </w:rPr>
        <w:t>ts</w:t>
      </w:r>
      <w:r w:rsidR="00EF5CAF" w:rsidRPr="00C335D3">
        <w:rPr>
          <w:rFonts w:ascii="Times New Roman" w:hAnsi="Times New Roman" w:cs="Times New Roman"/>
          <w:noProof/>
          <w:sz w:val="24"/>
          <w:szCs w:val="24"/>
        </w:rPr>
        <w:t xml:space="preserve"> c</w:t>
      </w:r>
      <w:r w:rsidRPr="00C335D3">
        <w:rPr>
          <w:rFonts w:ascii="Times New Roman" w:hAnsi="Times New Roman" w:cs="Times New Roman"/>
          <w:noProof/>
          <w:sz w:val="24"/>
          <w:szCs w:val="24"/>
        </w:rPr>
        <w:t xml:space="preserve">hallenges and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onstraints. </w:t>
      </w:r>
      <w:r w:rsidR="00EF5CAF" w:rsidRPr="00C335D3">
        <w:rPr>
          <w:rFonts w:ascii="Times New Roman" w:hAnsi="Times New Roman" w:cs="Times New Roman"/>
          <w:sz w:val="24"/>
          <w:szCs w:val="24"/>
        </w:rPr>
        <w:t>Economic Review</w:t>
      </w:r>
      <w:r w:rsidRPr="00C335D3">
        <w:rPr>
          <w:rFonts w:ascii="Times New Roman" w:hAnsi="Times New Roman" w:cs="Times New Roman"/>
          <w:noProof/>
          <w:sz w:val="24"/>
          <w:szCs w:val="24"/>
        </w:rPr>
        <w:t>. 24–28.</w:t>
      </w:r>
    </w:p>
    <w:p w14:paraId="06D5CE12" w14:textId="11882F7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eerakoon, W.M.W., Mutunayake, M.M.P., Bandara, C., Rao, A.N., Bhandari, D.C., Ladha, J.K., 2011. Direct-seeded rice culture in Sri Lanka: Lessons from farmers. F</w:t>
      </w:r>
      <w:r w:rsidR="00EF5CAF" w:rsidRPr="00C335D3">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 Res</w:t>
      </w:r>
      <w:r w:rsidR="00EF5CAF"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121, 53–63. https://doi.org/10.1016/J.FCR.2010.11.009</w:t>
      </w:r>
    </w:p>
    <w:p w14:paraId="534F3652" w14:textId="1C1766B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ilson, W.J., 1981. Analysis of growth, photosynthesis and light interception for single plant stand. Ann</w:t>
      </w:r>
      <w:r w:rsidR="00EF5CAF" w:rsidRPr="00C335D3">
        <w:rPr>
          <w:rFonts w:ascii="Times New Roman" w:hAnsi="Times New Roman" w:cs="Times New Roman"/>
          <w:noProof/>
          <w:sz w:val="24"/>
          <w:szCs w:val="24"/>
        </w:rPr>
        <w:t>alytical</w:t>
      </w:r>
      <w:r w:rsidRPr="00C335D3">
        <w:rPr>
          <w:rFonts w:ascii="Times New Roman" w:hAnsi="Times New Roman" w:cs="Times New Roman"/>
          <w:noProof/>
          <w:sz w:val="24"/>
          <w:szCs w:val="24"/>
        </w:rPr>
        <w:t xml:space="preserve"> Bot</w:t>
      </w:r>
      <w:r w:rsidR="00EF5CAF" w:rsidRPr="00C335D3">
        <w:rPr>
          <w:rFonts w:ascii="Times New Roman" w:hAnsi="Times New Roman" w:cs="Times New Roman"/>
          <w:noProof/>
          <w:sz w:val="24"/>
          <w:szCs w:val="24"/>
        </w:rPr>
        <w:t>any.</w:t>
      </w:r>
      <w:r w:rsidRPr="00C335D3">
        <w:rPr>
          <w:rFonts w:ascii="Times New Roman" w:hAnsi="Times New Roman" w:cs="Times New Roman"/>
          <w:noProof/>
          <w:sz w:val="24"/>
          <w:szCs w:val="24"/>
        </w:rPr>
        <w:t xml:space="preserve"> 48, 507–512.</w:t>
      </w:r>
    </w:p>
    <w:p w14:paraId="20E3C0F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C6E3053" w14:textId="56518BD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Xiong, D., Chen, J., Yu, T., Gao, W., Ling, X., Li, Y., Peng, S., Huang, J., 2015. SPAD-based leaf nitrogen estimation is impacted by environmental factors and crop leaf characteristics. Sci</w:t>
      </w:r>
      <w:r w:rsidR="00EF5CAF" w:rsidRPr="00C335D3">
        <w:rPr>
          <w:rFonts w:ascii="Times New Roman" w:hAnsi="Times New Roman" w:cs="Times New Roman"/>
          <w:noProof/>
          <w:sz w:val="24"/>
          <w:szCs w:val="24"/>
        </w:rPr>
        <w:t>entific</w:t>
      </w:r>
      <w:r w:rsidRPr="00C335D3">
        <w:rPr>
          <w:rFonts w:ascii="Times New Roman" w:hAnsi="Times New Roman" w:cs="Times New Roman"/>
          <w:noProof/>
          <w:sz w:val="24"/>
          <w:szCs w:val="24"/>
        </w:rPr>
        <w:t xml:space="preserve"> Rep</w:t>
      </w:r>
      <w:r w:rsidR="00EF5CAF" w:rsidRPr="00C335D3">
        <w:rPr>
          <w:rFonts w:ascii="Times New Roman" w:hAnsi="Times New Roman" w:cs="Times New Roman"/>
          <w:noProof/>
          <w:sz w:val="24"/>
          <w:szCs w:val="24"/>
        </w:rPr>
        <w:t>orts</w:t>
      </w:r>
      <w:r w:rsidRPr="00C335D3">
        <w:rPr>
          <w:rFonts w:ascii="Times New Roman" w:hAnsi="Times New Roman" w:cs="Times New Roman"/>
          <w:noProof/>
          <w:sz w:val="24"/>
          <w:szCs w:val="24"/>
        </w:rPr>
        <w:t>. 5</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3389. https://doi.org/10.1038/srep13389</w:t>
      </w:r>
    </w:p>
    <w:p w14:paraId="0A40B846" w14:textId="76556F4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Yoshida, S., 1981. Fundamentals of Rice Crop Science. Fundam</w:t>
      </w:r>
      <w:r w:rsidR="00EF5CAF" w:rsidRPr="00C335D3">
        <w:rPr>
          <w:rFonts w:ascii="Times New Roman" w:hAnsi="Times New Roman" w:cs="Times New Roman"/>
          <w:noProof/>
          <w:sz w:val="24"/>
          <w:szCs w:val="24"/>
        </w:rPr>
        <w:t>entals of</w:t>
      </w:r>
      <w:r w:rsidRPr="00C335D3">
        <w:rPr>
          <w:rFonts w:ascii="Times New Roman" w:hAnsi="Times New Roman" w:cs="Times New Roman"/>
          <w:noProof/>
          <w:sz w:val="24"/>
          <w:szCs w:val="24"/>
        </w:rPr>
        <w:t xml:space="preserve"> rice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65–109.</w:t>
      </w:r>
    </w:p>
    <w:p w14:paraId="6FE9F9EB" w14:textId="72C8DC0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46</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xml:space="preserve">, 372–380. </w:t>
      </w:r>
    </w:p>
    <w:p w14:paraId="3F8798C1" w14:textId="431CC0D3" w:rsidR="005F63DD" w:rsidRPr="00C335D3" w:rsidRDefault="00FD2C78" w:rsidP="00C335D3">
      <w:pPr>
        <w:spacing w:line="480" w:lineRule="auto"/>
        <w:jc w:val="both"/>
        <w:rPr>
          <w:rFonts w:ascii="Times New Roman" w:hAnsi="Times New Roman" w:cs="Times New Roman"/>
          <w:b/>
          <w:iCs/>
          <w:color w:val="000000" w:themeColor="text1"/>
          <w:sz w:val="24"/>
          <w:szCs w:val="24"/>
        </w:rPr>
      </w:pPr>
      <w:r w:rsidRPr="00C335D3">
        <w:rPr>
          <w:rFonts w:ascii="Times New Roman" w:hAnsi="Times New Roman" w:cs="Times New Roman"/>
          <w:b/>
          <w:i/>
          <w:color w:val="000000" w:themeColor="text1"/>
          <w:sz w:val="24"/>
          <w:szCs w:val="24"/>
        </w:rPr>
        <w:fldChar w:fldCharType="end"/>
      </w:r>
      <w:r w:rsidR="005F63DD" w:rsidRPr="00C335D3">
        <w:rPr>
          <w:rFonts w:ascii="Times New Roman" w:hAnsi="Times New Roman" w:cs="Times New Roman"/>
          <w:b/>
          <w:i/>
          <w:color w:val="000000" w:themeColor="text1"/>
          <w:sz w:val="24"/>
          <w:szCs w:val="24"/>
        </w:rPr>
        <w:br w:type="page"/>
      </w:r>
    </w:p>
    <w:p w14:paraId="6A6DB73A" w14:textId="1F8898E0" w:rsidR="005F63DD" w:rsidRPr="00FD2EC9" w:rsidRDefault="00FD2EC9" w:rsidP="00FD2EC9">
      <w:pPr>
        <w:pStyle w:val="Caption"/>
        <w:spacing w:line="480" w:lineRule="auto"/>
        <w:jc w:val="center"/>
        <w:outlineLvl w:val="0"/>
        <w:rPr>
          <w:rFonts w:ascii="Times New Roman" w:hAnsi="Times New Roman" w:cs="Times New Roman"/>
          <w:b/>
          <w:i w:val="0"/>
          <w:color w:val="000000" w:themeColor="text1"/>
          <w:sz w:val="24"/>
          <w:szCs w:val="24"/>
        </w:rPr>
      </w:pPr>
      <w:bookmarkStart w:id="143" w:name="_Toc536028854"/>
      <w:r w:rsidRPr="00FD2EC9">
        <w:rPr>
          <w:rFonts w:ascii="Times New Roman" w:hAnsi="Times New Roman" w:cs="Times New Roman"/>
          <w:b/>
          <w:i w:val="0"/>
          <w:color w:val="000000" w:themeColor="text1"/>
          <w:sz w:val="24"/>
          <w:szCs w:val="24"/>
        </w:rPr>
        <w:lastRenderedPageBreak/>
        <w:t>APPENDICES</w:t>
      </w:r>
      <w:bookmarkEnd w:id="143"/>
    </w:p>
    <w:p w14:paraId="00B9CDD2" w14:textId="77777777" w:rsidR="005F63DD" w:rsidRPr="00C335D3" w:rsidRDefault="005F63DD" w:rsidP="00C335D3">
      <w:pPr>
        <w:spacing w:line="480" w:lineRule="auto"/>
        <w:rPr>
          <w:rFonts w:ascii="Times New Roman" w:hAnsi="Times New Roman" w:cs="Times New Roman"/>
          <w:b/>
          <w:iCs/>
          <w:color w:val="000000" w:themeColor="text1"/>
          <w:sz w:val="24"/>
          <w:szCs w:val="24"/>
          <w:highlight w:val="yellow"/>
        </w:rPr>
      </w:pPr>
      <w:r w:rsidRPr="00C335D3">
        <w:rPr>
          <w:rFonts w:ascii="Times New Roman" w:hAnsi="Times New Roman" w:cs="Times New Roman"/>
          <w:b/>
          <w:i/>
          <w:color w:val="000000" w:themeColor="text1"/>
          <w:sz w:val="24"/>
          <w:szCs w:val="24"/>
          <w:highlight w:val="yellow"/>
        </w:rPr>
        <w:br w:type="page"/>
      </w:r>
    </w:p>
    <w:p w14:paraId="3134448F" w14:textId="7A13B602"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613A64B5"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6912A62" w14:textId="1847416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0A58974"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A61E2D0" w14:textId="1CF1AFF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EF8F676"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5D9AF68F" w14:textId="0F0638A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CB8BE2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E73E433" w14:textId="58E68F9D"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0206D0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1E0D209" w14:textId="2E1F231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B92948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1DADC304" w14:textId="4B11E4AF"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87EF42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1BD6D2B" w14:textId="0A7DD325"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1819E6F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2729D284" w14:textId="3D2BB407"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50A657B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A175BDC" w14:textId="055F039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91A3663"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9D7874E" w14:textId="7A82EBA2" w:rsidR="00B82E5A" w:rsidRPr="00491EE8" w:rsidRDefault="00B82E5A" w:rsidP="00FD24CC">
      <w:pPr>
        <w:pStyle w:val="Caption"/>
        <w:outlineLvl w:val="0"/>
        <w:rPr>
          <w:rFonts w:ascii="Times New Roman" w:hAnsi="Times New Roman" w:cs="Times New Roman"/>
          <w:b/>
          <w:i w:val="0"/>
          <w:color w:val="000000" w:themeColor="text1"/>
          <w:sz w:val="24"/>
          <w:szCs w:val="24"/>
          <w:highlight w:val="yellow"/>
        </w:rPr>
      </w:pPr>
    </w:p>
    <w:sectPr w:rsidR="00B82E5A" w:rsidRPr="00491EE8" w:rsidSect="005F63DD">
      <w:footerReference w:type="default" r:id="rId45"/>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9D215" w14:textId="77777777" w:rsidR="00F0751A" w:rsidRDefault="00F0751A" w:rsidP="00A30FFD">
      <w:pPr>
        <w:spacing w:after="0" w:line="240" w:lineRule="auto"/>
      </w:pPr>
      <w:r>
        <w:separator/>
      </w:r>
    </w:p>
  </w:endnote>
  <w:endnote w:type="continuationSeparator" w:id="0">
    <w:p w14:paraId="52E18D8A" w14:textId="77777777" w:rsidR="00F0751A" w:rsidRDefault="00F0751A"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FF22F6" w:rsidRDefault="00FF2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FF22F6" w:rsidRDefault="00FF22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FF22F6" w:rsidRDefault="00FF2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FF22F6" w:rsidRDefault="00FF2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14CF5" w14:textId="77777777" w:rsidR="00F0751A" w:rsidRDefault="00F0751A" w:rsidP="00A30FFD">
      <w:pPr>
        <w:spacing w:after="0" w:line="240" w:lineRule="auto"/>
      </w:pPr>
      <w:r>
        <w:separator/>
      </w:r>
    </w:p>
  </w:footnote>
  <w:footnote w:type="continuationSeparator" w:id="0">
    <w:p w14:paraId="05E5325A" w14:textId="77777777" w:rsidR="00F0751A" w:rsidRDefault="00F0751A"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36" w:hanging="360"/>
      </w:pPr>
      <w:rPr>
        <w:rFonts w:hint="default"/>
        <w:i w:val="0"/>
      </w:rPr>
    </w:lvl>
    <w:lvl w:ilvl="1" w:tplc="04090019" w:tentative="1">
      <w:start w:val="1"/>
      <w:numFmt w:val="lowerLetter"/>
      <w:lvlText w:val="%2."/>
      <w:lvlJc w:val="left"/>
      <w:pPr>
        <w:ind w:left="284" w:hanging="360"/>
      </w:pPr>
    </w:lvl>
    <w:lvl w:ilvl="2" w:tplc="0409001B" w:tentative="1">
      <w:start w:val="1"/>
      <w:numFmt w:val="lowerRoman"/>
      <w:lvlText w:val="%3."/>
      <w:lvlJc w:val="right"/>
      <w:pPr>
        <w:ind w:left="1004" w:hanging="180"/>
      </w:pPr>
    </w:lvl>
    <w:lvl w:ilvl="3" w:tplc="0409000F" w:tentative="1">
      <w:start w:val="1"/>
      <w:numFmt w:val="decimal"/>
      <w:lvlText w:val="%4."/>
      <w:lvlJc w:val="left"/>
      <w:pPr>
        <w:ind w:left="1724" w:hanging="360"/>
      </w:pPr>
    </w:lvl>
    <w:lvl w:ilvl="4" w:tplc="04090019" w:tentative="1">
      <w:start w:val="1"/>
      <w:numFmt w:val="lowerLetter"/>
      <w:lvlText w:val="%5."/>
      <w:lvlJc w:val="left"/>
      <w:pPr>
        <w:ind w:left="2444" w:hanging="360"/>
      </w:pPr>
    </w:lvl>
    <w:lvl w:ilvl="5" w:tplc="0409001B" w:tentative="1">
      <w:start w:val="1"/>
      <w:numFmt w:val="lowerRoman"/>
      <w:lvlText w:val="%6."/>
      <w:lvlJc w:val="right"/>
      <w:pPr>
        <w:ind w:left="3164" w:hanging="180"/>
      </w:pPr>
    </w:lvl>
    <w:lvl w:ilvl="6" w:tplc="0409000F" w:tentative="1">
      <w:start w:val="1"/>
      <w:numFmt w:val="decimal"/>
      <w:lvlText w:val="%7."/>
      <w:lvlJc w:val="left"/>
      <w:pPr>
        <w:ind w:left="3884" w:hanging="360"/>
      </w:pPr>
    </w:lvl>
    <w:lvl w:ilvl="7" w:tplc="04090019" w:tentative="1">
      <w:start w:val="1"/>
      <w:numFmt w:val="lowerLetter"/>
      <w:lvlText w:val="%8."/>
      <w:lvlJc w:val="left"/>
      <w:pPr>
        <w:ind w:left="4604" w:hanging="360"/>
      </w:pPr>
    </w:lvl>
    <w:lvl w:ilvl="8" w:tplc="0409001B" w:tentative="1">
      <w:start w:val="1"/>
      <w:numFmt w:val="lowerRoman"/>
      <w:lvlText w:val="%9."/>
      <w:lvlJc w:val="right"/>
      <w:pPr>
        <w:ind w:left="5324"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73359C"/>
    <w:multiLevelType w:val="hybridMultilevel"/>
    <w:tmpl w:val="ACCC8494"/>
    <w:lvl w:ilvl="0" w:tplc="C8260B8A">
      <w:start w:val="1"/>
      <w:numFmt w:val="lowerLetter"/>
      <w:lvlText w:val="(%1)"/>
      <w:lvlJc w:val="left"/>
      <w:pPr>
        <w:ind w:left="2580" w:hanging="360"/>
      </w:pPr>
      <w:rPr>
        <w:rFonts w:hint="default"/>
        <w:b/>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5"/>
  </w:num>
  <w:num w:numId="2">
    <w:abstractNumId w:val="16"/>
  </w:num>
  <w:num w:numId="3">
    <w:abstractNumId w:val="29"/>
  </w:num>
  <w:num w:numId="4">
    <w:abstractNumId w:val="2"/>
  </w:num>
  <w:num w:numId="5">
    <w:abstractNumId w:val="24"/>
  </w:num>
  <w:num w:numId="6">
    <w:abstractNumId w:val="12"/>
  </w:num>
  <w:num w:numId="7">
    <w:abstractNumId w:val="15"/>
  </w:num>
  <w:num w:numId="8">
    <w:abstractNumId w:val="26"/>
  </w:num>
  <w:num w:numId="9">
    <w:abstractNumId w:val="0"/>
  </w:num>
  <w:num w:numId="10">
    <w:abstractNumId w:val="10"/>
  </w:num>
  <w:num w:numId="11">
    <w:abstractNumId w:val="14"/>
  </w:num>
  <w:num w:numId="12">
    <w:abstractNumId w:val="13"/>
  </w:num>
  <w:num w:numId="13">
    <w:abstractNumId w:val="27"/>
  </w:num>
  <w:num w:numId="14">
    <w:abstractNumId w:val="20"/>
  </w:num>
  <w:num w:numId="15">
    <w:abstractNumId w:val="17"/>
  </w:num>
  <w:num w:numId="16">
    <w:abstractNumId w:val="28"/>
  </w:num>
  <w:num w:numId="17">
    <w:abstractNumId w:val="19"/>
  </w:num>
  <w:num w:numId="18">
    <w:abstractNumId w:val="23"/>
  </w:num>
  <w:num w:numId="19">
    <w:abstractNumId w:val="1"/>
  </w:num>
  <w:num w:numId="20">
    <w:abstractNumId w:val="4"/>
  </w:num>
  <w:num w:numId="21">
    <w:abstractNumId w:val="22"/>
  </w:num>
  <w:num w:numId="22">
    <w:abstractNumId w:val="5"/>
  </w:num>
  <w:num w:numId="23">
    <w:abstractNumId w:val="8"/>
  </w:num>
  <w:num w:numId="24">
    <w:abstractNumId w:val="6"/>
  </w:num>
  <w:num w:numId="25">
    <w:abstractNumId w:val="11"/>
  </w:num>
  <w:num w:numId="26">
    <w:abstractNumId w:val="7"/>
  </w:num>
  <w:num w:numId="27">
    <w:abstractNumId w:val="18"/>
  </w:num>
  <w:num w:numId="28">
    <w:abstractNumId w:val="21"/>
  </w:num>
  <w:num w:numId="29">
    <w:abstractNumId w:val="9"/>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MqsFALFB33MtAAAA"/>
  </w:docVars>
  <w:rsids>
    <w:rsidRoot w:val="00A30FFD"/>
    <w:rsid w:val="00000DF1"/>
    <w:rsid w:val="000023D1"/>
    <w:rsid w:val="0000360A"/>
    <w:rsid w:val="0000410E"/>
    <w:rsid w:val="00004684"/>
    <w:rsid w:val="000068AA"/>
    <w:rsid w:val="000128BA"/>
    <w:rsid w:val="00017822"/>
    <w:rsid w:val="00017B65"/>
    <w:rsid w:val="00030DD2"/>
    <w:rsid w:val="00042DF2"/>
    <w:rsid w:val="0004337E"/>
    <w:rsid w:val="00043D29"/>
    <w:rsid w:val="000464AD"/>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4668"/>
    <w:rsid w:val="0009635B"/>
    <w:rsid w:val="000A2D3C"/>
    <w:rsid w:val="000A35DA"/>
    <w:rsid w:val="000B62C9"/>
    <w:rsid w:val="000B77E0"/>
    <w:rsid w:val="000C316C"/>
    <w:rsid w:val="000C43F3"/>
    <w:rsid w:val="000C7D72"/>
    <w:rsid w:val="000D3F8C"/>
    <w:rsid w:val="000E130E"/>
    <w:rsid w:val="000F66B3"/>
    <w:rsid w:val="00101CDA"/>
    <w:rsid w:val="00102D2C"/>
    <w:rsid w:val="001106F0"/>
    <w:rsid w:val="00113194"/>
    <w:rsid w:val="00121D63"/>
    <w:rsid w:val="00127195"/>
    <w:rsid w:val="0013253E"/>
    <w:rsid w:val="00140353"/>
    <w:rsid w:val="001417D1"/>
    <w:rsid w:val="001462BA"/>
    <w:rsid w:val="00150636"/>
    <w:rsid w:val="00151994"/>
    <w:rsid w:val="001565BA"/>
    <w:rsid w:val="00157341"/>
    <w:rsid w:val="00165941"/>
    <w:rsid w:val="00165AC1"/>
    <w:rsid w:val="0016649F"/>
    <w:rsid w:val="0016664B"/>
    <w:rsid w:val="00170F50"/>
    <w:rsid w:val="001716A5"/>
    <w:rsid w:val="0017490B"/>
    <w:rsid w:val="00183A42"/>
    <w:rsid w:val="00186B45"/>
    <w:rsid w:val="00187B77"/>
    <w:rsid w:val="0019250F"/>
    <w:rsid w:val="001962A2"/>
    <w:rsid w:val="001A538A"/>
    <w:rsid w:val="001A552C"/>
    <w:rsid w:val="001A60C3"/>
    <w:rsid w:val="001B3C78"/>
    <w:rsid w:val="001B4291"/>
    <w:rsid w:val="001B5622"/>
    <w:rsid w:val="001C209C"/>
    <w:rsid w:val="001C439E"/>
    <w:rsid w:val="001D07DD"/>
    <w:rsid w:val="001D3DE2"/>
    <w:rsid w:val="001E0A53"/>
    <w:rsid w:val="001E1FCF"/>
    <w:rsid w:val="001E2AE1"/>
    <w:rsid w:val="001E7015"/>
    <w:rsid w:val="001E74F1"/>
    <w:rsid w:val="001F0CC0"/>
    <w:rsid w:val="001F1C82"/>
    <w:rsid w:val="001F6BD9"/>
    <w:rsid w:val="002062F2"/>
    <w:rsid w:val="00206C83"/>
    <w:rsid w:val="00213557"/>
    <w:rsid w:val="002141EE"/>
    <w:rsid w:val="002208CE"/>
    <w:rsid w:val="00223CB2"/>
    <w:rsid w:val="00227CAF"/>
    <w:rsid w:val="00230F45"/>
    <w:rsid w:val="002333D6"/>
    <w:rsid w:val="00233ED2"/>
    <w:rsid w:val="00240340"/>
    <w:rsid w:val="00242386"/>
    <w:rsid w:val="002442F9"/>
    <w:rsid w:val="00244720"/>
    <w:rsid w:val="00245E37"/>
    <w:rsid w:val="0026400E"/>
    <w:rsid w:val="00266956"/>
    <w:rsid w:val="002672A8"/>
    <w:rsid w:val="00272FDA"/>
    <w:rsid w:val="00273B16"/>
    <w:rsid w:val="00286CE8"/>
    <w:rsid w:val="002920FA"/>
    <w:rsid w:val="0029285A"/>
    <w:rsid w:val="0029356E"/>
    <w:rsid w:val="002945A7"/>
    <w:rsid w:val="002948C0"/>
    <w:rsid w:val="002A07BA"/>
    <w:rsid w:val="002A74A8"/>
    <w:rsid w:val="002B0C1C"/>
    <w:rsid w:val="002B2352"/>
    <w:rsid w:val="002B28AC"/>
    <w:rsid w:val="002B2CD5"/>
    <w:rsid w:val="002B5C4D"/>
    <w:rsid w:val="002B6490"/>
    <w:rsid w:val="002C00E1"/>
    <w:rsid w:val="002C4F04"/>
    <w:rsid w:val="002C527E"/>
    <w:rsid w:val="002C5512"/>
    <w:rsid w:val="002D0C0A"/>
    <w:rsid w:val="002D11C0"/>
    <w:rsid w:val="002D488F"/>
    <w:rsid w:val="002D7184"/>
    <w:rsid w:val="002D71F0"/>
    <w:rsid w:val="002E16DE"/>
    <w:rsid w:val="002E2C6F"/>
    <w:rsid w:val="002E45C9"/>
    <w:rsid w:val="002F356D"/>
    <w:rsid w:val="003043C8"/>
    <w:rsid w:val="0030644A"/>
    <w:rsid w:val="00307099"/>
    <w:rsid w:val="00310187"/>
    <w:rsid w:val="00311AFC"/>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4CEC"/>
    <w:rsid w:val="00336469"/>
    <w:rsid w:val="00337492"/>
    <w:rsid w:val="00341DD2"/>
    <w:rsid w:val="003423E1"/>
    <w:rsid w:val="00347166"/>
    <w:rsid w:val="003475E8"/>
    <w:rsid w:val="00354A4F"/>
    <w:rsid w:val="00371DD0"/>
    <w:rsid w:val="00373967"/>
    <w:rsid w:val="00377E72"/>
    <w:rsid w:val="0038468A"/>
    <w:rsid w:val="00384EFD"/>
    <w:rsid w:val="00393ACA"/>
    <w:rsid w:val="003A5332"/>
    <w:rsid w:val="003A5CC3"/>
    <w:rsid w:val="003B194F"/>
    <w:rsid w:val="003B238A"/>
    <w:rsid w:val="003C15EA"/>
    <w:rsid w:val="003C537A"/>
    <w:rsid w:val="003D51AE"/>
    <w:rsid w:val="003E0648"/>
    <w:rsid w:val="003E205C"/>
    <w:rsid w:val="003E51CB"/>
    <w:rsid w:val="003E7AA6"/>
    <w:rsid w:val="003F008F"/>
    <w:rsid w:val="003F2718"/>
    <w:rsid w:val="003F3502"/>
    <w:rsid w:val="003F39C4"/>
    <w:rsid w:val="003F465B"/>
    <w:rsid w:val="003F51DE"/>
    <w:rsid w:val="003F71FD"/>
    <w:rsid w:val="003F75F7"/>
    <w:rsid w:val="00402D81"/>
    <w:rsid w:val="00405758"/>
    <w:rsid w:val="00413CA5"/>
    <w:rsid w:val="00413E02"/>
    <w:rsid w:val="00414679"/>
    <w:rsid w:val="00423FB3"/>
    <w:rsid w:val="00426026"/>
    <w:rsid w:val="00426DAF"/>
    <w:rsid w:val="0042705B"/>
    <w:rsid w:val="00436F8E"/>
    <w:rsid w:val="00437897"/>
    <w:rsid w:val="00440FAB"/>
    <w:rsid w:val="00444C91"/>
    <w:rsid w:val="00452C84"/>
    <w:rsid w:val="0045524B"/>
    <w:rsid w:val="00460281"/>
    <w:rsid w:val="004603B3"/>
    <w:rsid w:val="0046152A"/>
    <w:rsid w:val="00462BA5"/>
    <w:rsid w:val="00462D64"/>
    <w:rsid w:val="0046388B"/>
    <w:rsid w:val="00463D02"/>
    <w:rsid w:val="00471C4B"/>
    <w:rsid w:val="00474AC3"/>
    <w:rsid w:val="004763DE"/>
    <w:rsid w:val="00476CE3"/>
    <w:rsid w:val="00485DE4"/>
    <w:rsid w:val="00486656"/>
    <w:rsid w:val="00486A7A"/>
    <w:rsid w:val="00491EE8"/>
    <w:rsid w:val="004A4EE6"/>
    <w:rsid w:val="004A67FE"/>
    <w:rsid w:val="004B0785"/>
    <w:rsid w:val="004B4973"/>
    <w:rsid w:val="004C524C"/>
    <w:rsid w:val="004C6479"/>
    <w:rsid w:val="004C7351"/>
    <w:rsid w:val="004D4AE5"/>
    <w:rsid w:val="004E2496"/>
    <w:rsid w:val="004E265F"/>
    <w:rsid w:val="004E77B0"/>
    <w:rsid w:val="004F038D"/>
    <w:rsid w:val="004F3AD6"/>
    <w:rsid w:val="00500C84"/>
    <w:rsid w:val="0050332E"/>
    <w:rsid w:val="00510D5B"/>
    <w:rsid w:val="00515378"/>
    <w:rsid w:val="005206C5"/>
    <w:rsid w:val="00527186"/>
    <w:rsid w:val="00534103"/>
    <w:rsid w:val="005342BD"/>
    <w:rsid w:val="00534E88"/>
    <w:rsid w:val="0053677A"/>
    <w:rsid w:val="0053765B"/>
    <w:rsid w:val="00544CBA"/>
    <w:rsid w:val="00555D89"/>
    <w:rsid w:val="00567063"/>
    <w:rsid w:val="0057152E"/>
    <w:rsid w:val="005728ED"/>
    <w:rsid w:val="0057390C"/>
    <w:rsid w:val="005808AB"/>
    <w:rsid w:val="00582B70"/>
    <w:rsid w:val="005831CC"/>
    <w:rsid w:val="005874BC"/>
    <w:rsid w:val="00587E0C"/>
    <w:rsid w:val="00591B8D"/>
    <w:rsid w:val="005A2034"/>
    <w:rsid w:val="005A53C3"/>
    <w:rsid w:val="005A5609"/>
    <w:rsid w:val="005B0B7D"/>
    <w:rsid w:val="005C5518"/>
    <w:rsid w:val="005C7D57"/>
    <w:rsid w:val="005D5D7D"/>
    <w:rsid w:val="005D602B"/>
    <w:rsid w:val="005D6DE7"/>
    <w:rsid w:val="005E2A56"/>
    <w:rsid w:val="005E5876"/>
    <w:rsid w:val="005E669B"/>
    <w:rsid w:val="005E6A7B"/>
    <w:rsid w:val="005F0A40"/>
    <w:rsid w:val="005F3A8C"/>
    <w:rsid w:val="005F485F"/>
    <w:rsid w:val="005F52B7"/>
    <w:rsid w:val="005F63DD"/>
    <w:rsid w:val="005F70C8"/>
    <w:rsid w:val="00603AA9"/>
    <w:rsid w:val="00603DC7"/>
    <w:rsid w:val="00607968"/>
    <w:rsid w:val="00612611"/>
    <w:rsid w:val="006136BF"/>
    <w:rsid w:val="00616F0A"/>
    <w:rsid w:val="006201E3"/>
    <w:rsid w:val="00622AE1"/>
    <w:rsid w:val="00623B99"/>
    <w:rsid w:val="00623BD5"/>
    <w:rsid w:val="0062622C"/>
    <w:rsid w:val="00627E28"/>
    <w:rsid w:val="00633807"/>
    <w:rsid w:val="00642228"/>
    <w:rsid w:val="00643B62"/>
    <w:rsid w:val="00645CA0"/>
    <w:rsid w:val="00650199"/>
    <w:rsid w:val="00655EFF"/>
    <w:rsid w:val="006563BC"/>
    <w:rsid w:val="00657CA5"/>
    <w:rsid w:val="006667D6"/>
    <w:rsid w:val="006744A5"/>
    <w:rsid w:val="00675BEA"/>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57E"/>
    <w:rsid w:val="006D5CDF"/>
    <w:rsid w:val="006D5F52"/>
    <w:rsid w:val="006D61E9"/>
    <w:rsid w:val="006D678B"/>
    <w:rsid w:val="006E145B"/>
    <w:rsid w:val="006F171C"/>
    <w:rsid w:val="006F2C59"/>
    <w:rsid w:val="006F698B"/>
    <w:rsid w:val="0070297F"/>
    <w:rsid w:val="00702B0C"/>
    <w:rsid w:val="00705347"/>
    <w:rsid w:val="00707736"/>
    <w:rsid w:val="00717410"/>
    <w:rsid w:val="00721A62"/>
    <w:rsid w:val="00723208"/>
    <w:rsid w:val="00725682"/>
    <w:rsid w:val="0073057D"/>
    <w:rsid w:val="00737A1D"/>
    <w:rsid w:val="00740A28"/>
    <w:rsid w:val="00744AD5"/>
    <w:rsid w:val="00745663"/>
    <w:rsid w:val="00750C98"/>
    <w:rsid w:val="00751ECE"/>
    <w:rsid w:val="00756D89"/>
    <w:rsid w:val="007572CE"/>
    <w:rsid w:val="00761896"/>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05E9"/>
    <w:rsid w:val="007B14AC"/>
    <w:rsid w:val="007B173F"/>
    <w:rsid w:val="007B2DCF"/>
    <w:rsid w:val="007B46E9"/>
    <w:rsid w:val="007B472A"/>
    <w:rsid w:val="007B60CD"/>
    <w:rsid w:val="007B7753"/>
    <w:rsid w:val="007C2194"/>
    <w:rsid w:val="007C7D08"/>
    <w:rsid w:val="007D3CD1"/>
    <w:rsid w:val="007D4BC3"/>
    <w:rsid w:val="007D53C2"/>
    <w:rsid w:val="007D7724"/>
    <w:rsid w:val="007D7E13"/>
    <w:rsid w:val="007E253E"/>
    <w:rsid w:val="007E6375"/>
    <w:rsid w:val="007F2536"/>
    <w:rsid w:val="007F3468"/>
    <w:rsid w:val="007F50E4"/>
    <w:rsid w:val="008067F1"/>
    <w:rsid w:val="0080733B"/>
    <w:rsid w:val="00815607"/>
    <w:rsid w:val="0082137D"/>
    <w:rsid w:val="008260B1"/>
    <w:rsid w:val="00831DDE"/>
    <w:rsid w:val="00845D7C"/>
    <w:rsid w:val="00846E66"/>
    <w:rsid w:val="0084739A"/>
    <w:rsid w:val="008475E0"/>
    <w:rsid w:val="0085072A"/>
    <w:rsid w:val="0085511C"/>
    <w:rsid w:val="00862A04"/>
    <w:rsid w:val="008654AE"/>
    <w:rsid w:val="00870250"/>
    <w:rsid w:val="00871915"/>
    <w:rsid w:val="00871F22"/>
    <w:rsid w:val="00872030"/>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B0A6A"/>
    <w:rsid w:val="008B115C"/>
    <w:rsid w:val="008B305D"/>
    <w:rsid w:val="008B44F1"/>
    <w:rsid w:val="008B667F"/>
    <w:rsid w:val="008C0961"/>
    <w:rsid w:val="008C438A"/>
    <w:rsid w:val="008C5E81"/>
    <w:rsid w:val="008D05D8"/>
    <w:rsid w:val="008D324F"/>
    <w:rsid w:val="008D3ECC"/>
    <w:rsid w:val="008E402C"/>
    <w:rsid w:val="008E41D6"/>
    <w:rsid w:val="008F49AA"/>
    <w:rsid w:val="008F4DF4"/>
    <w:rsid w:val="008F5E1E"/>
    <w:rsid w:val="00900F4B"/>
    <w:rsid w:val="0091428C"/>
    <w:rsid w:val="00915A59"/>
    <w:rsid w:val="009244A6"/>
    <w:rsid w:val="009248BC"/>
    <w:rsid w:val="00931841"/>
    <w:rsid w:val="00935A4A"/>
    <w:rsid w:val="009373A5"/>
    <w:rsid w:val="009376AA"/>
    <w:rsid w:val="00941B9E"/>
    <w:rsid w:val="00941E87"/>
    <w:rsid w:val="00946A02"/>
    <w:rsid w:val="00950E81"/>
    <w:rsid w:val="009570EA"/>
    <w:rsid w:val="00960911"/>
    <w:rsid w:val="00960F61"/>
    <w:rsid w:val="00961F79"/>
    <w:rsid w:val="00970DD4"/>
    <w:rsid w:val="00976F49"/>
    <w:rsid w:val="00980FDE"/>
    <w:rsid w:val="00981A24"/>
    <w:rsid w:val="009843A2"/>
    <w:rsid w:val="009851C2"/>
    <w:rsid w:val="009856E3"/>
    <w:rsid w:val="00987246"/>
    <w:rsid w:val="009879C2"/>
    <w:rsid w:val="00990488"/>
    <w:rsid w:val="00990EEE"/>
    <w:rsid w:val="009920B4"/>
    <w:rsid w:val="009A02B6"/>
    <w:rsid w:val="009A22A3"/>
    <w:rsid w:val="009A415F"/>
    <w:rsid w:val="009A5B81"/>
    <w:rsid w:val="009B0660"/>
    <w:rsid w:val="009B418D"/>
    <w:rsid w:val="009B4471"/>
    <w:rsid w:val="009C284A"/>
    <w:rsid w:val="009C3583"/>
    <w:rsid w:val="009C78BD"/>
    <w:rsid w:val="009C7F44"/>
    <w:rsid w:val="009D60A2"/>
    <w:rsid w:val="009E1FD6"/>
    <w:rsid w:val="009E4A5D"/>
    <w:rsid w:val="009F3A8E"/>
    <w:rsid w:val="00A019A4"/>
    <w:rsid w:val="00A038B7"/>
    <w:rsid w:val="00A0476D"/>
    <w:rsid w:val="00A10327"/>
    <w:rsid w:val="00A17AF2"/>
    <w:rsid w:val="00A21488"/>
    <w:rsid w:val="00A21807"/>
    <w:rsid w:val="00A21B93"/>
    <w:rsid w:val="00A24F44"/>
    <w:rsid w:val="00A26E74"/>
    <w:rsid w:val="00A30D58"/>
    <w:rsid w:val="00A30FFD"/>
    <w:rsid w:val="00A31E37"/>
    <w:rsid w:val="00A33EA1"/>
    <w:rsid w:val="00A35954"/>
    <w:rsid w:val="00A37CB4"/>
    <w:rsid w:val="00A411B8"/>
    <w:rsid w:val="00A4341A"/>
    <w:rsid w:val="00A43EF1"/>
    <w:rsid w:val="00A462F0"/>
    <w:rsid w:val="00A47469"/>
    <w:rsid w:val="00A52C83"/>
    <w:rsid w:val="00A53DEF"/>
    <w:rsid w:val="00A5412C"/>
    <w:rsid w:val="00A55ACF"/>
    <w:rsid w:val="00A57B5D"/>
    <w:rsid w:val="00A611CC"/>
    <w:rsid w:val="00A6604B"/>
    <w:rsid w:val="00A66B96"/>
    <w:rsid w:val="00A673CF"/>
    <w:rsid w:val="00A744E6"/>
    <w:rsid w:val="00A8139F"/>
    <w:rsid w:val="00A86354"/>
    <w:rsid w:val="00A8640C"/>
    <w:rsid w:val="00A8778D"/>
    <w:rsid w:val="00AA4F10"/>
    <w:rsid w:val="00AA550D"/>
    <w:rsid w:val="00AA5DD3"/>
    <w:rsid w:val="00AB080D"/>
    <w:rsid w:val="00AB77B1"/>
    <w:rsid w:val="00AC1E1E"/>
    <w:rsid w:val="00AC222F"/>
    <w:rsid w:val="00AC37BE"/>
    <w:rsid w:val="00AD0A7D"/>
    <w:rsid w:val="00AD29D7"/>
    <w:rsid w:val="00AD3AB6"/>
    <w:rsid w:val="00AD3CBC"/>
    <w:rsid w:val="00AD41A6"/>
    <w:rsid w:val="00AE1FAD"/>
    <w:rsid w:val="00AE644F"/>
    <w:rsid w:val="00AE7F89"/>
    <w:rsid w:val="00AF237C"/>
    <w:rsid w:val="00AF23C9"/>
    <w:rsid w:val="00B04B81"/>
    <w:rsid w:val="00B04D68"/>
    <w:rsid w:val="00B04E82"/>
    <w:rsid w:val="00B06750"/>
    <w:rsid w:val="00B305E5"/>
    <w:rsid w:val="00B3164E"/>
    <w:rsid w:val="00B344A4"/>
    <w:rsid w:val="00B34C09"/>
    <w:rsid w:val="00B3648F"/>
    <w:rsid w:val="00B36589"/>
    <w:rsid w:val="00B37BB5"/>
    <w:rsid w:val="00B40778"/>
    <w:rsid w:val="00B41FB4"/>
    <w:rsid w:val="00B424BB"/>
    <w:rsid w:val="00B51B46"/>
    <w:rsid w:val="00B551BB"/>
    <w:rsid w:val="00B55B40"/>
    <w:rsid w:val="00B66239"/>
    <w:rsid w:val="00B70B36"/>
    <w:rsid w:val="00B72141"/>
    <w:rsid w:val="00B7621E"/>
    <w:rsid w:val="00B76351"/>
    <w:rsid w:val="00B81675"/>
    <w:rsid w:val="00B82E5A"/>
    <w:rsid w:val="00B83D07"/>
    <w:rsid w:val="00B8607A"/>
    <w:rsid w:val="00BA2248"/>
    <w:rsid w:val="00BA5FF1"/>
    <w:rsid w:val="00BB5D69"/>
    <w:rsid w:val="00BB7441"/>
    <w:rsid w:val="00BC2E78"/>
    <w:rsid w:val="00BD0544"/>
    <w:rsid w:val="00BD3BF0"/>
    <w:rsid w:val="00BD44AA"/>
    <w:rsid w:val="00BD68E0"/>
    <w:rsid w:val="00BE1DCB"/>
    <w:rsid w:val="00BF2FA3"/>
    <w:rsid w:val="00C0323A"/>
    <w:rsid w:val="00C03810"/>
    <w:rsid w:val="00C06C34"/>
    <w:rsid w:val="00C078B3"/>
    <w:rsid w:val="00C12C2B"/>
    <w:rsid w:val="00C30D26"/>
    <w:rsid w:val="00C33176"/>
    <w:rsid w:val="00C3358C"/>
    <w:rsid w:val="00C335D3"/>
    <w:rsid w:val="00C35146"/>
    <w:rsid w:val="00C40F00"/>
    <w:rsid w:val="00C45524"/>
    <w:rsid w:val="00C5073D"/>
    <w:rsid w:val="00C56034"/>
    <w:rsid w:val="00C56E82"/>
    <w:rsid w:val="00C57077"/>
    <w:rsid w:val="00C63221"/>
    <w:rsid w:val="00C73317"/>
    <w:rsid w:val="00C73A13"/>
    <w:rsid w:val="00C74ABA"/>
    <w:rsid w:val="00C7607D"/>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6D14"/>
    <w:rsid w:val="00D17264"/>
    <w:rsid w:val="00D23510"/>
    <w:rsid w:val="00D240F8"/>
    <w:rsid w:val="00D44C25"/>
    <w:rsid w:val="00D45A54"/>
    <w:rsid w:val="00D45FDD"/>
    <w:rsid w:val="00D52D7B"/>
    <w:rsid w:val="00D52F0D"/>
    <w:rsid w:val="00D53409"/>
    <w:rsid w:val="00D552E4"/>
    <w:rsid w:val="00D57411"/>
    <w:rsid w:val="00D620CA"/>
    <w:rsid w:val="00D63F3F"/>
    <w:rsid w:val="00D640CB"/>
    <w:rsid w:val="00D707C4"/>
    <w:rsid w:val="00D7795E"/>
    <w:rsid w:val="00D81352"/>
    <w:rsid w:val="00D82E5E"/>
    <w:rsid w:val="00D862D6"/>
    <w:rsid w:val="00D92000"/>
    <w:rsid w:val="00D94C76"/>
    <w:rsid w:val="00D95C28"/>
    <w:rsid w:val="00D97E81"/>
    <w:rsid w:val="00DA1695"/>
    <w:rsid w:val="00DA194E"/>
    <w:rsid w:val="00DA3206"/>
    <w:rsid w:val="00DA44F9"/>
    <w:rsid w:val="00DA768F"/>
    <w:rsid w:val="00DA7C1F"/>
    <w:rsid w:val="00DB4EAD"/>
    <w:rsid w:val="00DB55D7"/>
    <w:rsid w:val="00DC3DDC"/>
    <w:rsid w:val="00DC5530"/>
    <w:rsid w:val="00DC662E"/>
    <w:rsid w:val="00DC73D0"/>
    <w:rsid w:val="00DD0D0F"/>
    <w:rsid w:val="00DD0D20"/>
    <w:rsid w:val="00DD2370"/>
    <w:rsid w:val="00DD3F12"/>
    <w:rsid w:val="00DE126D"/>
    <w:rsid w:val="00DE3363"/>
    <w:rsid w:val="00E068C0"/>
    <w:rsid w:val="00E07BE1"/>
    <w:rsid w:val="00E1423C"/>
    <w:rsid w:val="00E2015B"/>
    <w:rsid w:val="00E213BA"/>
    <w:rsid w:val="00E21FAB"/>
    <w:rsid w:val="00E24EDF"/>
    <w:rsid w:val="00E25445"/>
    <w:rsid w:val="00E25ED3"/>
    <w:rsid w:val="00E26AF6"/>
    <w:rsid w:val="00E32CC0"/>
    <w:rsid w:val="00E33B71"/>
    <w:rsid w:val="00E34D7C"/>
    <w:rsid w:val="00E4031A"/>
    <w:rsid w:val="00E4361D"/>
    <w:rsid w:val="00E46198"/>
    <w:rsid w:val="00E54BC7"/>
    <w:rsid w:val="00E6021A"/>
    <w:rsid w:val="00E6213E"/>
    <w:rsid w:val="00E632E2"/>
    <w:rsid w:val="00E645F6"/>
    <w:rsid w:val="00E73670"/>
    <w:rsid w:val="00E73B8E"/>
    <w:rsid w:val="00E771B1"/>
    <w:rsid w:val="00E85DB3"/>
    <w:rsid w:val="00E87893"/>
    <w:rsid w:val="00E93AA3"/>
    <w:rsid w:val="00EA3292"/>
    <w:rsid w:val="00EA3C9F"/>
    <w:rsid w:val="00EA5003"/>
    <w:rsid w:val="00EB01BC"/>
    <w:rsid w:val="00EB0AB4"/>
    <w:rsid w:val="00EB0AF0"/>
    <w:rsid w:val="00EB4EA7"/>
    <w:rsid w:val="00ED23FE"/>
    <w:rsid w:val="00ED3F23"/>
    <w:rsid w:val="00ED4039"/>
    <w:rsid w:val="00ED6277"/>
    <w:rsid w:val="00EE1D79"/>
    <w:rsid w:val="00EF4A75"/>
    <w:rsid w:val="00EF55DD"/>
    <w:rsid w:val="00EF5CAF"/>
    <w:rsid w:val="00EF670A"/>
    <w:rsid w:val="00EF709A"/>
    <w:rsid w:val="00F01AB4"/>
    <w:rsid w:val="00F07317"/>
    <w:rsid w:val="00F0751A"/>
    <w:rsid w:val="00F125D0"/>
    <w:rsid w:val="00F22BF4"/>
    <w:rsid w:val="00F23667"/>
    <w:rsid w:val="00F27B60"/>
    <w:rsid w:val="00F31552"/>
    <w:rsid w:val="00F354D3"/>
    <w:rsid w:val="00F40A4C"/>
    <w:rsid w:val="00F424BC"/>
    <w:rsid w:val="00F42931"/>
    <w:rsid w:val="00F44353"/>
    <w:rsid w:val="00F44796"/>
    <w:rsid w:val="00F45759"/>
    <w:rsid w:val="00F459AF"/>
    <w:rsid w:val="00F51BA5"/>
    <w:rsid w:val="00F52891"/>
    <w:rsid w:val="00F52D57"/>
    <w:rsid w:val="00F53566"/>
    <w:rsid w:val="00F546D3"/>
    <w:rsid w:val="00F567B3"/>
    <w:rsid w:val="00F60EDE"/>
    <w:rsid w:val="00F640B6"/>
    <w:rsid w:val="00F6677F"/>
    <w:rsid w:val="00F70FDF"/>
    <w:rsid w:val="00F72C1A"/>
    <w:rsid w:val="00F76167"/>
    <w:rsid w:val="00F82292"/>
    <w:rsid w:val="00F857FB"/>
    <w:rsid w:val="00F91DD1"/>
    <w:rsid w:val="00F93974"/>
    <w:rsid w:val="00F95ABC"/>
    <w:rsid w:val="00FA4E90"/>
    <w:rsid w:val="00FA6ECF"/>
    <w:rsid w:val="00FB0033"/>
    <w:rsid w:val="00FB5485"/>
    <w:rsid w:val="00FB6588"/>
    <w:rsid w:val="00FB71DF"/>
    <w:rsid w:val="00FC069A"/>
    <w:rsid w:val="00FC1698"/>
    <w:rsid w:val="00FC69C5"/>
    <w:rsid w:val="00FD1BAE"/>
    <w:rsid w:val="00FD24CC"/>
    <w:rsid w:val="00FD2C78"/>
    <w:rsid w:val="00FD2EC9"/>
    <w:rsid w:val="00FD4455"/>
    <w:rsid w:val="00FD5DA9"/>
    <w:rsid w:val="00FE2F64"/>
    <w:rsid w:val="00FE395B"/>
    <w:rsid w:val="00FE5107"/>
    <w:rsid w:val="00FE5165"/>
    <w:rsid w:val="00FE606E"/>
    <w:rsid w:val="00FE6AFB"/>
    <w:rsid w:val="00FF0B7A"/>
    <w:rsid w:val="00FF2172"/>
    <w:rsid w:val="00FF22F6"/>
    <w:rsid w:val="00FF43F9"/>
    <w:rsid w:val="00FF6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47530522">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chart" Target="charts/chart2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chart" Target="charts/chart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4.xml"/><Relationship Id="rId45"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spPr>
    <a:noFill/>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254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5738343570928"/>
              <c:y val="0.8998685775788817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38042031717866254"/>
              <c:y val="0.9021112439897849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5340354847376357"/>
              <c:y val="0.88648267961693028"/>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3.0052751772170216E-2"/>
              <c:y val="0.29944170932780018"/>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5200441234215799"/>
              <c:y val="0.90090600226500561"/>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a:solidFill>
            <a:schemeClr val="tx1"/>
          </a:solidFill>
        </a:ln>
      </c:spPr>
    </c:plotArea>
    <c:plotVisOnly val="1"/>
    <c:dispBlanksAs val="gap"/>
    <c:showDLblsOverMax val="0"/>
  </c:chart>
  <c:spPr>
    <a:noFill/>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C5A46-97B4-4218-925D-FED20FC56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5</TotalTime>
  <Pages>107</Pages>
  <Words>73378</Words>
  <Characters>418256</Characters>
  <Application>Microsoft Office Word</Application>
  <DocSecurity>0</DocSecurity>
  <Lines>3485</Lines>
  <Paragraphs>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1</cp:revision>
  <cp:lastPrinted>2019-01-23T06:08:00Z</cp:lastPrinted>
  <dcterms:created xsi:type="dcterms:W3CDTF">2019-01-15T06:32:00Z</dcterms:created>
  <dcterms:modified xsi:type="dcterms:W3CDTF">2019-01-2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